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w:t>
      </w:r>
      <w:proofErr w:type="gramStart"/>
      <w:r w:rsidRPr="005504CA">
        <w:t>high resolution</w:t>
      </w:r>
      <w:proofErr w:type="gramEnd"/>
      <w:r w:rsidRPr="005504CA">
        <w:t xml:space="preserve">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 xml:space="preserve">In this </w:t>
      </w:r>
      <w:proofErr w:type="gramStart"/>
      <w:r w:rsidR="009B18ED">
        <w:t>article</w:t>
      </w:r>
      <w:proofErr w:type="gramEnd"/>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t>
      </w:r>
      <w:proofErr w:type="gramStart"/>
      <w:r>
        <w:t>was applied</w:t>
      </w:r>
      <w:proofErr w:type="gramEnd"/>
      <w:r>
        <w:t xml:space="preserve">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t>
      </w:r>
      <w:proofErr w:type="gramStart"/>
      <w:r>
        <w:t>were evaluated</w:t>
      </w:r>
      <w:proofErr w:type="gramEnd"/>
      <w:r>
        <w:t xml:space="preserve">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w:t>
      </w:r>
      <w:proofErr w:type="gramStart"/>
      <w:r>
        <w:t>classifier</w:t>
      </w:r>
      <w:proofErr w:type="gramEnd"/>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53464108"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D61588">
        <w:fldChar w:fldCharType="separate"/>
      </w:r>
      <w:r w:rsidR="00925D5C" w:rsidRPr="00925D5C">
        <w:rPr>
          <w:noProof/>
          <w:lang w:val="en-ZA" w:eastAsia="en-ZA"/>
        </w:rPr>
        <w:t>(Vlok et al.,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41)", "plainTextFormattedCitation" : "(Vlok et al., 2005)", "previouslyFormattedCitation" : "(Vlok et al.,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12318C">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et al., 2009; Mills et al., 2007, 2005; Sigwela et al., 2009)", "plainTextFormattedCitation" : "(Marais et al., 2009; Mills et al., 2007, 2005; Sigwela et al., 2009)", "previouslyFormattedCitation" : "(Marais et al., 2009; Mills et al., 2007, 2005; Sigwela et al., 2009)" }, "properties" : { "noteIndex" : 0 }, "schema" : "https://github.com/citation-style-language/schema/raw/master/csl-citation.json" }</w:instrText>
      </w:r>
      <w:r w:rsidR="00D61588">
        <w:fldChar w:fldCharType="separate"/>
      </w:r>
      <w:r w:rsidR="00925D5C" w:rsidRPr="00925D5C">
        <w:rPr>
          <w:noProof/>
          <w:lang w:val="en-ZA" w:eastAsia="en-ZA"/>
        </w:rPr>
        <w:t>(Marais et al., 2009; Mills et al., 2007, 2005; Sigwela et al., 2009)</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563BFED"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et al., 2005)", "plainTextFormattedCitation" : "(Thompson et al., 2009; Vlok et al., 2005)", "previouslyFormattedCitation" : "(Thompson et al., 2009; Vlok et al., 2005)" }, "properties" : { "noteIndex" : 0 }, "schema" : "https://github.com/citation-style-language/schema/raw/master/csl-citation.json" }</w:instrText>
      </w:r>
      <w:r w:rsidR="00D61588">
        <w:fldChar w:fldCharType="separate"/>
      </w:r>
      <w:r w:rsidR="00925D5C" w:rsidRPr="00925D5C">
        <w:rPr>
          <w:noProof/>
          <w:lang w:val="en-ZA" w:eastAsia="en-ZA"/>
        </w:rPr>
        <w:t>(Thompson et al., 2009; Vlok et al.,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12318C">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Mills and Cowling, 2006; van Luijk et al., 2013)", "plainTextFormattedCitation" : "(Mills and Cowling, 2006; van Luijk et al., 2013)", "previouslyFormattedCitation" : "(Mills and Cowling, 2006; van Luijk et al., 2013)" }, "properties" : { "noteIndex" : 0 }, "schema" : "https://github.com/citation-style-language/schema/raw/master/csl-citation.json" }</w:instrText>
      </w:r>
      <w:r w:rsidR="00D61588">
        <w:fldChar w:fldCharType="separate"/>
      </w:r>
      <w:r w:rsidR="00925D5C" w:rsidRPr="00925D5C">
        <w:rPr>
          <w:noProof/>
          <w:lang w:val="en-ZA" w:eastAsia="en-ZA"/>
        </w:rPr>
        <w:t>(Mills and Cowling, 2006; van Luijk et al., 2013)</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4A1AE8DA"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proofErr w:type="spellStart"/>
      <w:r>
        <w:t>Spekboom</w:t>
      </w:r>
      <w:proofErr w:type="spellEnd"/>
      <w:r>
        <w:t xml:space="preserve"> cuttings</w:t>
      </w:r>
      <w:r w:rsidRPr="00B3692E">
        <w:t xml:space="preserve"> </w:t>
      </w:r>
      <w:r w:rsidR="00925D5C">
        <w:fldChar w:fldCharType="begin" w:fldLock="1"/>
      </w:r>
      <w:r w:rsidR="0012318C">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925D5C" w:rsidRPr="00925D5C">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proofErr w:type="spellStart"/>
      <w:r w:rsidR="0084644E" w:rsidRPr="0084644E">
        <w:t>Spekboom</w:t>
      </w:r>
      <w:proofErr w:type="spellEnd"/>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12318C">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925D5C" w:rsidRPr="00925D5C">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1BCFBADC"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FA5B4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owell, 2009)", "plainTextFormattedCitation" : "(Eisfelder et al., 2012; Lu, 2006; Powell, 2009)", "previouslyFormattedCitation" : "(Eisfelder et al., 2012; Lu, 2006; Powell, 2009)" }, "properties" : { "noteIndex" : 0 }, "schema" : "https://github.com/citation-style-language/schema/raw/master/csl-citation.json" }</w:instrText>
      </w:r>
      <w:r w:rsidR="003768C7">
        <w:rPr>
          <w:lang w:eastAsia="zh-CN"/>
        </w:rPr>
        <w:fldChar w:fldCharType="separate"/>
      </w:r>
      <w:r w:rsidR="00FA5B49" w:rsidRPr="00FA5B49">
        <w:rPr>
          <w:noProof/>
          <w:lang w:val="en-ZA" w:eastAsia="en-ZA"/>
        </w:rPr>
        <w:t>(Eisfelder et al., 2012; Lu, 2006; Powell, 2009)</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FA5B49">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FA5B49" w:rsidRPr="00FA5B49">
        <w:rPr>
          <w:noProof/>
        </w:rPr>
        <w:t>(Powell, 2009)</w:t>
      </w:r>
      <w:r w:rsidR="003768C7">
        <w:fldChar w:fldCharType="end"/>
      </w:r>
      <w:r w:rsidR="003768C7">
        <w:t xml:space="preserve">.  </w:t>
      </w:r>
      <w:commentRangeStart w:id="38"/>
      <w:commentRangeStart w:id="39"/>
      <w:commentRangeStart w:id="40"/>
      <w:r w:rsidR="00D61588">
        <w:t xml:space="preserve">One of the factors informing the identification of candidate restoration areas is the level of degradation. This </w:t>
      </w:r>
      <w:proofErr w:type="gramStart"/>
      <w:r w:rsidR="00D61588">
        <w:t>can be estimated</w:t>
      </w:r>
      <w:proofErr w:type="gramEnd"/>
      <w:r w:rsidR="00D61588">
        <w:t xml:space="preserve"> from the existing canopy cover and measures of intact canopy cover in a similar habitat to the restoration area.  Measures of intact canopy cover also provide a guide as to an appropriate planting density.  Restoration progress </w:t>
      </w:r>
      <w:proofErr w:type="gramStart"/>
      <w:r w:rsidR="00D61588">
        <w:t>can be monitored</w:t>
      </w:r>
      <w:proofErr w:type="gramEnd"/>
      <w:r w:rsidR="00D61588">
        <w:t xml:space="preserve"> by updating the canopy cover map over time.  Canopy cover represents a first step towards being able to remotely sense biomass </w:t>
      </w:r>
      <w:r w:rsidR="00D61588">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rsidR="00D61588">
        <w:fldChar w:fldCharType="separate"/>
      </w:r>
      <w:r w:rsidR="00925D5C" w:rsidRPr="00925D5C">
        <w:rPr>
          <w:noProof/>
        </w:rPr>
        <w:t>(Eisfelder et al., 2012; Ludwig et al., 1975; Suganuma et al., 2006)</w:t>
      </w:r>
      <w:r w:rsidR="00D61588">
        <w:fldChar w:fldCharType="end"/>
      </w:r>
      <w:r w:rsidR="00D61588">
        <w:t xml:space="preserve">,  which would assist in the carbon accounting required for trading credits on the international market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D61588">
        <w:fldChar w:fldCharType="separate"/>
      </w:r>
      <w:r w:rsidR="00925D5C" w:rsidRPr="00925D5C">
        <w:rPr>
          <w:noProof/>
          <w:lang w:val="en-ZA" w:eastAsia="en-ZA"/>
        </w:rPr>
        <w:t>(Mills et al., 2010)</w:t>
      </w:r>
      <w:r w:rsidR="00D61588">
        <w:rPr>
          <w:lang w:val="en-ZA" w:eastAsia="en-ZA"/>
        </w:rPr>
        <w:fldChar w:fldCharType="end"/>
      </w:r>
      <w:r w:rsidR="00D61588">
        <w:rPr>
          <w:lang w:val="en-ZA" w:eastAsia="en-ZA"/>
        </w:rPr>
        <w:t xml:space="preserve">.  </w:t>
      </w:r>
      <w:commentRangeEnd w:id="38"/>
      <w:r w:rsidR="000B7E0A">
        <w:rPr>
          <w:rStyle w:val="CommentReference"/>
        </w:rPr>
        <w:commentReference w:id="38"/>
      </w:r>
      <w:commentRangeEnd w:id="39"/>
      <w:r w:rsidR="00672EE4">
        <w:rPr>
          <w:rStyle w:val="CommentReference"/>
        </w:rPr>
        <w:commentReference w:id="39"/>
      </w:r>
      <w:commentRangeEnd w:id="40"/>
      <w:r w:rsidR="00D636A1">
        <w:rPr>
          <w:rStyle w:val="CommentReference"/>
        </w:rPr>
        <w:commentReference w:id="40"/>
      </w:r>
    </w:p>
    <w:p w14:paraId="49075171" w14:textId="77777777" w:rsidR="00D61588" w:rsidRDefault="00D61588" w:rsidP="00D61588">
      <w:pPr>
        <w:pStyle w:val="1TeksCharChar"/>
      </w:pPr>
    </w:p>
    <w:commentRangeStart w:id="41"/>
    <w:commentRangeStart w:id="42"/>
    <w:p w14:paraId="38CC3178" w14:textId="1E55602C" w:rsidR="00D61588" w:rsidRDefault="00D61588" w:rsidP="00D61588">
      <w:pPr>
        <w:pStyle w:val="1TeksCharChar"/>
      </w:pP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3" w:author="dugalh" w:date="2017-04-13T20:31:00Z">
        <w:r w:rsidR="00D91A4E">
          <w:t xml:space="preserve">general </w:t>
        </w:r>
      </w:ins>
      <w:commentRangeStart w:id="44"/>
      <w:r>
        <w:t xml:space="preserve">degradation </w:t>
      </w:r>
      <w:commentRangeEnd w:id="44"/>
      <w:r w:rsidR="00672EE4">
        <w:rPr>
          <w:rStyle w:val="CommentReference"/>
        </w:rPr>
        <w:commentReference w:id="44"/>
      </w:r>
      <w:r>
        <w:t xml:space="preserve">mapping study </w:t>
      </w:r>
      <w:ins w:id="45" w:author="dugalh" w:date="2017-04-13T20:31:00Z">
        <w:r w:rsidR="00D91A4E">
          <w:t xml:space="preserve">of the </w:t>
        </w:r>
      </w:ins>
      <w:ins w:id="46" w:author="dugalh" w:date="2017-04-13T20:32:00Z">
        <w:r w:rsidR="00D91A4E">
          <w:t xml:space="preserve">biomes occurring </w:t>
        </w:r>
      </w:ins>
      <w:r>
        <w:t xml:space="preserve">in the Little Karoo.  A 1:50000 vegetation map develop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7" w:author="dugalh" w:date="2017-04-13T20:32:00Z">
        <w:r w:rsidR="00D91A4E">
          <w:t xml:space="preserve">A coarse </w:t>
        </w:r>
      </w:ins>
      <w:del w:id="48" w:author="dugalh" w:date="2017-04-13T20:32:00Z">
        <w:r w:rsidDel="00D91A4E">
          <w:delText xml:space="preserve">The </w:delText>
        </w:r>
      </w:del>
      <w:ins w:id="49" w:author="dugalh" w:date="2017-04-13T20:32:00Z">
        <w:r w:rsidR="00D91A4E">
          <w:t xml:space="preserve">three level </w:t>
        </w:r>
      </w:ins>
      <w:r>
        <w:t xml:space="preserve">degradation </w:t>
      </w:r>
      <w:del w:id="50" w:author="dugalh" w:date="2017-04-13T20:32:00Z">
        <w:r w:rsidDel="00D91A4E">
          <w:delText xml:space="preserve">levels </w:delText>
        </w:r>
      </w:del>
      <w:ins w:id="51" w:author="dugalh" w:date="2017-04-13T20:32:00Z">
        <w:r w:rsidR="00D91A4E">
          <w:t xml:space="preserve">classification </w:t>
        </w:r>
      </w:ins>
      <w:r>
        <w:t xml:space="preserve">of Subtropical Thicket </w:t>
      </w:r>
      <w:del w:id="52" w:author="dugalh" w:date="2017-04-13T20:32:00Z">
        <w:r w:rsidDel="00D91A4E">
          <w:delText xml:space="preserve">were </w:delText>
        </w:r>
      </w:del>
      <w:proofErr w:type="gramStart"/>
      <w:ins w:id="53" w:author="dugalh" w:date="2017-04-13T20:32:00Z">
        <w:r w:rsidR="00D91A4E">
          <w:t xml:space="preserve">was </w:t>
        </w:r>
      </w:ins>
      <w:r>
        <w:t>derived</w:t>
      </w:r>
      <w:proofErr w:type="gramEnd"/>
      <w:r>
        <w:t xml:space="preserve"> by thresholding </w:t>
      </w:r>
      <w:r w:rsidR="00672EE4">
        <w:t xml:space="preserve">250m resolution </w:t>
      </w:r>
      <w:r>
        <w:t xml:space="preserve">MODIS NDVI data.  </w:t>
      </w:r>
      <w:del w:id="54"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5"/>
        <w:commentRangeStart w:id="56"/>
        <w:r w:rsidDel="00D91A4E">
          <w:delText xml:space="preserve">growing season </w:delText>
        </w:r>
        <w:commentRangeEnd w:id="55"/>
        <w:r w:rsidR="00672EE4" w:rsidDel="00D91A4E">
          <w:rPr>
            <w:rStyle w:val="CommentReference"/>
          </w:rPr>
          <w:commentReference w:id="55"/>
        </w:r>
        <w:commentRangeEnd w:id="56"/>
        <w:r w:rsidR="00341A97" w:rsidDel="00D91A4E">
          <w:rPr>
            <w:rStyle w:val="CommentReference"/>
          </w:rPr>
          <w:commentReference w:id="56"/>
        </w:r>
        <w:r w:rsidDel="00D91A4E">
          <w:delText xml:space="preserve">was used for the thresholding.  This NDVI data was averaged over </w:delText>
        </w:r>
        <w:commentRangeStart w:id="57"/>
        <w:commentRangeStart w:id="58"/>
        <w:r w:rsidDel="00D91A4E">
          <w:delText>two years</w:delText>
        </w:r>
        <w:commentRangeEnd w:id="57"/>
        <w:r w:rsidR="00672EE4" w:rsidDel="00D91A4E">
          <w:rPr>
            <w:rStyle w:val="CommentReference"/>
          </w:rPr>
          <w:commentReference w:id="57"/>
        </w:r>
      </w:del>
      <w:commentRangeEnd w:id="58"/>
      <w:r w:rsidR="00F30D19">
        <w:rPr>
          <w:rStyle w:val="CommentReference"/>
        </w:rPr>
        <w:commentReference w:id="58"/>
      </w:r>
      <w:commentRangeStart w:id="59"/>
      <w:commentRangeStart w:id="60"/>
      <w:del w:id="61" w:author="dugalh" w:date="2017-04-13T20:33:00Z">
        <w:r w:rsidDel="00D91A4E">
          <w:delText xml:space="preserve">.  </w:delText>
        </w:r>
      </w:del>
      <w:r>
        <w:t xml:space="preserve">The study was successful at estimating </w:t>
      </w:r>
      <w:ins w:id="62" w:author="dugalh" w:date="2017-04-13T20:34:00Z">
        <w:r w:rsidR="00D91A4E">
          <w:t xml:space="preserve">three </w:t>
        </w:r>
      </w:ins>
      <w:del w:id="63" w:author="dugalh" w:date="2017-04-13T20:34:00Z">
        <w:r w:rsidDel="00D91A4E">
          <w:delText xml:space="preserve">intact, moderate and severe </w:delText>
        </w:r>
      </w:del>
      <w:r>
        <w:t>degradation levels</w:t>
      </w:r>
      <w:ins w:id="64" w:author="dugalh" w:date="2017-04-13T20:34:00Z">
        <w:r w:rsidR="00D91A4E">
          <w:t xml:space="preserve"> (intact, moderate and severe)</w:t>
        </w:r>
      </w:ins>
      <w:r>
        <w:t xml:space="preserve"> of </w:t>
      </w:r>
      <w:proofErr w:type="spellStart"/>
      <w:r w:rsidR="0084644E" w:rsidRPr="0084644E">
        <w:t>Spekboom</w:t>
      </w:r>
      <w:proofErr w:type="spellEnd"/>
      <w:r>
        <w:t xml:space="preserve"> thicket.  </w:t>
      </w:r>
      <w:commentRangeEnd w:id="59"/>
      <w:r w:rsidR="00672EE4">
        <w:rPr>
          <w:rStyle w:val="CommentReference"/>
        </w:rPr>
        <w:commentReference w:id="59"/>
      </w:r>
      <w:commentRangeEnd w:id="41"/>
      <w:commentRangeEnd w:id="42"/>
      <w:commentRangeEnd w:id="60"/>
      <w:ins w:id="65" w:author="dugalh" w:date="2017-04-13T20:35:00Z">
        <w:r w:rsidR="00D91A4E">
          <w:t xml:space="preserve"> </w:t>
        </w:r>
      </w:ins>
      <w:r w:rsidR="00C84DC8">
        <w:rPr>
          <w:rStyle w:val="CommentReference"/>
        </w:rPr>
        <w:commentReference w:id="60"/>
      </w:r>
      <w:r w:rsidR="00672EE4">
        <w:rPr>
          <w:rStyle w:val="CommentReference"/>
        </w:rPr>
        <w:commentReference w:id="41"/>
      </w:r>
      <w:r w:rsidR="00341A97">
        <w:rPr>
          <w:rStyle w:val="CommentReference"/>
        </w:rPr>
        <w:commentReference w:id="42"/>
      </w:r>
    </w:p>
    <w:p w14:paraId="69A297DE" w14:textId="360826B6" w:rsidR="006B0D71" w:rsidRDefault="006B0D71" w:rsidP="00D61588">
      <w:pPr>
        <w:pStyle w:val="1TeksCharChar"/>
      </w:pPr>
    </w:p>
    <w:p w14:paraId="559EF4F9" w14:textId="4C6A9B9D" w:rsidR="00B439B1" w:rsidRDefault="00B439B1" w:rsidP="00B439B1">
      <w:pPr>
        <w:pStyle w:val="1TeksCharChar"/>
      </w:pPr>
      <w:r>
        <w:t xml:space="preserve">Currently, there is an initiative to involve private land-owners in </w:t>
      </w:r>
      <w:ins w:id="66" w:author="dugalh" w:date="2017-04-13T18:42:00Z">
        <w:r w:rsidR="00341A97">
          <w:t xml:space="preserve">Subtropical Thicket </w:t>
        </w:r>
      </w:ins>
      <w:commentRangeStart w:id="67"/>
      <w:r>
        <w:t xml:space="preserve">restoration </w:t>
      </w:r>
      <w:commentRangeEnd w:id="67"/>
      <w:r w:rsidR="00672EE4">
        <w:rPr>
          <w:rStyle w:val="CommentReference"/>
        </w:rPr>
        <w:commentReference w:id="67"/>
      </w:r>
      <w:r>
        <w:t xml:space="preserve">in order to broaden its impact </w:t>
      </w:r>
      <w:r>
        <w:fldChar w:fldCharType="begin" w:fldLock="1"/>
      </w:r>
      <w: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925D5C">
        <w:rPr>
          <w:noProof/>
          <w:lang w:val="en-ZA" w:eastAsia="en-ZA"/>
        </w:rPr>
        <w:t>(Curran et al., 2012; Mills et al., 2010)</w:t>
      </w:r>
      <w:r>
        <w:rPr>
          <w:lang w:val="en-ZA" w:eastAsia="en-ZA"/>
        </w:rPr>
        <w:fldChar w:fldCharType="end"/>
      </w:r>
      <w:r>
        <w:t xml:space="preserve">.  </w:t>
      </w:r>
      <w:proofErr w:type="spellStart"/>
      <w:ins w:id="68" w:author="dugalh" w:date="2017-04-13T21:02:00Z">
        <w:r w:rsidR="007E12F1">
          <w:t>Spekboom</w:t>
        </w:r>
        <w:proofErr w:type="spellEnd"/>
        <w:r w:rsidR="007E12F1">
          <w:t xml:space="preserve"> is to </w:t>
        </w:r>
        <w:proofErr w:type="gramStart"/>
        <w:r w:rsidR="007E12F1">
          <w:t>be planted</w:t>
        </w:r>
        <w:proofErr w:type="gramEnd"/>
        <w:r w:rsidR="007E12F1">
          <w:t xml:space="preserve"> in </w:t>
        </w:r>
        <w:r w:rsidR="006C2A76">
          <w:t>stand sizes</w:t>
        </w:r>
        <w:r w:rsidR="007E12F1">
          <w:t xml:space="preserve"> </w:t>
        </w:r>
      </w:ins>
      <w:ins w:id="69" w:author="dugalh" w:date="2017-04-13T21:17:00Z">
        <w:r w:rsidR="00D15E0E">
          <w:t>as small as three</w:t>
        </w:r>
      </w:ins>
      <w:ins w:id="70" w:author="dugalh" w:date="2017-04-13T21:02:00Z">
        <w:r w:rsidR="007E12F1">
          <w:t xml:space="preserve"> hectares on these lands.  </w:t>
        </w:r>
      </w:ins>
      <w:commentRangeStart w:id="71"/>
      <w:del w:id="72" w:author="dugalh" w:date="2017-04-13T21:05:00Z">
        <w:r w:rsidDel="006C2A76">
          <w:delText>Maps at a resolution of 1.5m or smaller</w:delText>
        </w:r>
      </w:del>
      <w:commentRangeEnd w:id="71"/>
      <w:r w:rsidR="006C2A76">
        <w:rPr>
          <w:rStyle w:val="CommentReference"/>
        </w:rPr>
        <w:commentReference w:id="71"/>
      </w:r>
      <w:ins w:id="73" w:author="dugalh" w:date="2017-04-13T21:05:00Z">
        <w:r w:rsidR="006C2A76">
          <w:t>V</w:t>
        </w:r>
      </w:ins>
      <w:ins w:id="74" w:author="dugalh" w:date="2017-04-13T21:16:00Z">
        <w:r w:rsidR="00D15E0E">
          <w:t>HR</w:t>
        </w:r>
      </w:ins>
      <w:ins w:id="75" w:author="dugalh" w:date="2017-04-13T21:05:00Z">
        <w:r w:rsidR="006C2A76">
          <w:t xml:space="preserve"> maps</w:t>
        </w:r>
      </w:ins>
      <w:r>
        <w:t xml:space="preserve"> are required to provide sufficient spatial detail </w:t>
      </w:r>
      <w:commentRangeStart w:id="76"/>
      <w:r>
        <w:t xml:space="preserve">for </w:t>
      </w:r>
      <w:ins w:id="77" w:author="dugalh" w:date="2017-04-13T20:53:00Z">
        <w:r w:rsidR="000D2610">
          <w:t xml:space="preserve">accurately </w:t>
        </w:r>
      </w:ins>
      <w:ins w:id="78" w:author="dugalh" w:date="2017-04-13T21:01:00Z">
        <w:r w:rsidR="001D3AAD">
          <w:lastRenderedPageBreak/>
          <w:t>monitoring</w:t>
        </w:r>
      </w:ins>
      <w:ins w:id="79" w:author="dugalh" w:date="2017-04-13T20:53:00Z">
        <w:r w:rsidR="000D2610">
          <w:t xml:space="preserve"> </w:t>
        </w:r>
      </w:ins>
      <w:ins w:id="80" w:author="dugalh" w:date="2017-04-13T20:54:00Z">
        <w:r w:rsidR="00400EDC">
          <w:t xml:space="preserve">canopy cover in these </w:t>
        </w:r>
      </w:ins>
      <w:del w:id="81" w:author="dugalh" w:date="2017-04-13T21:03:00Z">
        <w:r w:rsidDel="007E12F1">
          <w:delText xml:space="preserve">working with </w:delText>
        </w:r>
      </w:del>
      <w:del w:id="82" w:author="dugalh" w:date="2017-04-13T19:10:00Z">
        <w:r w:rsidDel="00542837">
          <w:delText xml:space="preserve">expected </w:delText>
        </w:r>
      </w:del>
      <w:ins w:id="83" w:author="dugalh" w:date="2017-04-13T19:10:00Z">
        <w:r w:rsidR="00542837">
          <w:t xml:space="preserve">small </w:t>
        </w:r>
      </w:ins>
      <w:ins w:id="84" w:author="dugalh" w:date="2017-04-13T21:05:00Z">
        <w:r w:rsidR="006C2A76">
          <w:t xml:space="preserve">planting </w:t>
        </w:r>
      </w:ins>
      <w:r>
        <w:t>stand</w:t>
      </w:r>
      <w:ins w:id="85" w:author="dugalh" w:date="2017-04-13T21:03:00Z">
        <w:r w:rsidR="007E12F1">
          <w:t>s</w:t>
        </w:r>
      </w:ins>
      <w:del w:id="86" w:author="dugalh" w:date="2017-04-13T21:03:00Z">
        <w:r w:rsidDel="007E12F1">
          <w:delText xml:space="preserve"> sizes of the order of 50 hectares</w:delText>
        </w:r>
      </w:del>
      <w:commentRangeEnd w:id="76"/>
      <w:r w:rsidR="00672EE4">
        <w:rPr>
          <w:rStyle w:val="CommentReference"/>
        </w:rPr>
        <w:commentReference w:id="76"/>
      </w:r>
      <w:r>
        <w:t xml:space="preserve">.  </w:t>
      </w:r>
      <w:commentRangeStart w:id="87"/>
      <w:r>
        <w:t xml:space="preserve">High spatial resolution imagery is also necessary to facilitate discrimination of small </w:t>
      </w:r>
      <w:proofErr w:type="spellStart"/>
      <w:r>
        <w:t>Spekboom</w:t>
      </w:r>
      <w:proofErr w:type="spellEnd"/>
      <w:r>
        <w:t xml:space="preserve"> clumps from the complex and varying mosaic vegetation in which it occurs.  </w:t>
      </w:r>
      <w:commentRangeEnd w:id="87"/>
      <w:r w:rsidR="002147E3">
        <w:rPr>
          <w:rStyle w:val="CommentReference"/>
        </w:rPr>
        <w:commentReference w:id="87"/>
      </w:r>
      <w:ins w:id="88"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89" w:author="Adriaan Van Niekerk" w:date="2017-03-03T10:54:00Z">
        <w:r w:rsidR="009F5E97">
          <w:t>and</w:t>
        </w:r>
        <w:del w:id="90" w:author="dugalh" w:date="2017-04-13T21:15:00Z">
          <w:r w:rsidR="009F5E97" w:rsidDel="00D15E0E">
            <w:delText xml:space="preserve"> at </w:delText>
          </w:r>
        </w:del>
        <w:r w:rsidR="009F5E97">
          <w:t xml:space="preserve">250m resolution </w:t>
        </w:r>
      </w:ins>
      <w:r>
        <w:t xml:space="preserve">used in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1" w:author="dugalh" w:date="2017-04-13T20:51:00Z">
        <w:r w:rsidDel="000D2610">
          <w:delText xml:space="preserve">   </w:delText>
        </w:r>
      </w:del>
    </w:p>
    <w:p w14:paraId="7702B965" w14:textId="77777777" w:rsidR="00B439B1" w:rsidRDefault="00B439B1" w:rsidP="00D61588">
      <w:pPr>
        <w:pStyle w:val="1TeksCharChar"/>
      </w:pPr>
    </w:p>
    <w:p w14:paraId="2B49BD79" w14:textId="4C2951FD" w:rsidR="0014609F" w:rsidRDefault="000B7998" w:rsidP="00D61588">
      <w:pPr>
        <w:pStyle w:val="1TeksCharChar"/>
        <w:rPr>
          <w:ins w:id="92" w:author="dugalh" w:date="2017-04-13T21:25:00Z"/>
        </w:rPr>
      </w:pPr>
      <w:r>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commentRangeStart w:id="93"/>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et al., 2013; Mustafa and Habeeb, 2014)", "plainTextFormattedCitation" : "(Basu et al., 2015; Ghosh and Joshi, 2014; Johansen et al., 2007; Koll\u00e1r et al., 2013; Mustafa and Habeeb, 2014)", "previouslyFormattedCitation" : "(Basu et al., 2015; Ghosh and Joshi, 2014; Johansen et al., 2007; Koll\u00e1r et al., 2013; Mustafa and Habeeb, 2014)" }, "properties" : { "noteIndex" : 0 }, "schema" : "https://github.com/citation-style-language/schema/raw/master/csl-citation.json" }</w:instrText>
      </w:r>
      <w:r w:rsidR="003969AF">
        <w:fldChar w:fldCharType="separate"/>
      </w:r>
      <w:r w:rsidR="003969AF" w:rsidRPr="00864485">
        <w:rPr>
          <w:noProof/>
        </w:rPr>
        <w:t>(Basu et al., 2015; Ghosh and Joshi, 2014; Johansen et al., 2007; Kollár et al., 2013; Mustafa and Habeeb, 2014)</w:t>
      </w:r>
      <w:r w:rsidR="003969AF">
        <w:fldChar w:fldCharType="end"/>
      </w:r>
      <w:r w:rsidR="003969AF">
        <w:t xml:space="preserve">.  </w:t>
      </w:r>
      <w:commentRangeEnd w:id="93"/>
      <w:r w:rsidR="007C0DCA">
        <w:rPr>
          <w:rStyle w:val="CommentReference"/>
        </w:rPr>
        <w:commentReference w:id="93"/>
      </w:r>
      <w:r w:rsidR="007E44BA">
        <w:t xml:space="preserve">Approaches based on the classification of segmented image objects (object based image analysis (OBIA)) are popular </w:t>
      </w:r>
      <w:r w:rsidR="007E44BA">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instrText>
      </w:r>
      <w:r w:rsidR="007E44BA">
        <w:fldChar w:fldCharType="separate"/>
      </w:r>
      <w:r w:rsidR="00084E58" w:rsidRPr="00084E58">
        <w:rPr>
          <w:noProof/>
        </w:rPr>
        <w:t>(Basu et al., 2015; Ghosh and Joshi, 2014; Johansen et al., 2007; Kollár et al., 2013; Mustafa and Habeeb, 2014; Ouyang et al., 2011)</w:t>
      </w:r>
      <w:r w:rsidR="007E44BA">
        <w:fldChar w:fldCharType="end"/>
      </w:r>
      <w:r w:rsidR="007E44BA">
        <w:t xml:space="preserve"> and </w:t>
      </w:r>
      <w:r w:rsidR="00F941FB">
        <w:t xml:space="preserve">are found to slightly </w:t>
      </w:r>
      <w:r w:rsidR="007E44BA">
        <w:t>outperform pixel based approaches</w:t>
      </w:r>
      <w:r w:rsidR="00084E58">
        <w:t xml:space="preserve"> </w:t>
      </w:r>
      <w:r w:rsidR="00084E58">
        <w:fldChar w:fldCharType="begin" w:fldLock="1"/>
      </w:r>
      <w:r w:rsidR="00084E58">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rsidR="00084E58">
        <w:fldChar w:fldCharType="separate"/>
      </w:r>
      <w:r w:rsidR="00084E58" w:rsidRPr="00084E58">
        <w:rPr>
          <w:noProof/>
        </w:rPr>
        <w:t>(Ghosh and Joshi, 2014; Ouyang et al., 2011)</w:t>
      </w:r>
      <w:r w:rsidR="00084E58">
        <w:fldChar w:fldCharType="end"/>
      </w:r>
      <w:r w:rsidR="00084E58">
        <w:t xml:space="preserve">.  Per pixel classification </w:t>
      </w:r>
      <w:r w:rsidR="00F941FB">
        <w:t>nevertheless</w:t>
      </w:r>
      <w:r w:rsidR="00084E58">
        <w:t xml:space="preserve"> </w:t>
      </w:r>
      <w:r w:rsidR="009F5E97">
        <w:t xml:space="preserve">provided </w:t>
      </w:r>
      <w:r w:rsidR="00084E58">
        <w:t xml:space="preserve">good and useful mapping accuracy in a number of studies </w:t>
      </w:r>
      <w:r w:rsidR="00084E58">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3A42E6" w:rsidRPr="003A42E6">
        <w:rPr>
          <w:noProof/>
        </w:rPr>
        <w:t>(Boyden et al., 2007; de Castro et al., 2012; Mehner et al., 2004)</w:t>
      </w:r>
      <w:r w:rsidR="00084E58">
        <w:fldChar w:fldCharType="end"/>
      </w:r>
      <w:r w:rsidR="00F941FB">
        <w:t xml:space="preserve"> and is a simpler and faster method</w:t>
      </w:r>
      <w:ins w:id="94" w:author="dugalh" w:date="2017-06-16T17:37:00Z">
        <w:r w:rsidR="00CE146A">
          <w:t xml:space="preserve">, not requiring </w:t>
        </w:r>
      </w:ins>
      <w:ins w:id="95" w:author="dugalh" w:date="2017-06-16T17:38:00Z">
        <w:r w:rsidR="00CE146A">
          <w:t xml:space="preserve">user specification of algorithm and </w:t>
        </w:r>
      </w:ins>
      <w:ins w:id="96" w:author="dugalh" w:date="2017-06-16T17:39:00Z">
        <w:r w:rsidR="00CE146A">
          <w:t xml:space="preserve">associated </w:t>
        </w:r>
      </w:ins>
      <w:ins w:id="97" w:author="dugalh" w:date="2017-06-16T17:38:00Z">
        <w:r w:rsidR="00CE146A">
          <w:t>parameters.</w:t>
        </w:r>
      </w:ins>
      <w:ins w:id="98" w:author="dugalh" w:date="2017-06-16T17:37:00Z">
        <w:r w:rsidR="00CE146A">
          <w:t xml:space="preserve"> </w:t>
        </w:r>
      </w:ins>
      <w:commentRangeStart w:id="99"/>
      <w:commentRangeStart w:id="100"/>
      <w:commentRangeStart w:id="101"/>
      <w:del w:id="102" w:author="dugalh" w:date="2017-06-16T17:37:00Z">
        <w:r w:rsidR="002949C4" w:rsidDel="00CE146A">
          <w:delText>;</w:delText>
        </w:r>
        <w:r w:rsidR="00F941FB" w:rsidDel="00CE146A">
          <w:delText xml:space="preserve"> not requiring </w:delText>
        </w:r>
        <w:commentRangeStart w:id="103"/>
        <w:commentRangeStart w:id="10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03"/>
        <w:r w:rsidR="00A93B29" w:rsidDel="00CE146A">
          <w:rPr>
            <w:rStyle w:val="CommentReference"/>
          </w:rPr>
          <w:commentReference w:id="103"/>
        </w:r>
        <w:commentRangeEnd w:id="99"/>
        <w:commentRangeEnd w:id="104"/>
        <w:r w:rsidR="007C0DCA" w:rsidDel="00CE146A">
          <w:rPr>
            <w:rStyle w:val="CommentReference"/>
          </w:rPr>
          <w:commentReference w:id="104"/>
        </w:r>
      </w:del>
      <w:r w:rsidR="009F5E97">
        <w:rPr>
          <w:rStyle w:val="CommentReference"/>
        </w:rPr>
        <w:commentReference w:id="99"/>
      </w:r>
      <w:commentRangeEnd w:id="100"/>
      <w:r w:rsidR="00F05B74">
        <w:rPr>
          <w:rStyle w:val="CommentReference"/>
        </w:rPr>
        <w:commentReference w:id="100"/>
      </w:r>
      <w:commentRangeEnd w:id="101"/>
      <w:r w:rsidR="00CE146A">
        <w:rPr>
          <w:rStyle w:val="CommentReference"/>
        </w:rPr>
        <w:commentReference w:id="101"/>
      </w:r>
      <w:r w:rsidR="007E44BA">
        <w:t>.</w:t>
      </w:r>
      <w:r w:rsidR="00F941FB">
        <w:t xml:space="preserve">  </w:t>
      </w:r>
    </w:p>
    <w:p w14:paraId="04074E75" w14:textId="77777777" w:rsidR="007C0DCA" w:rsidRDefault="007C0DCA" w:rsidP="00D61588">
      <w:pPr>
        <w:pStyle w:val="1TeksCharChar"/>
      </w:pPr>
    </w:p>
    <w:p w14:paraId="7F3C965B" w14:textId="15CDBC98" w:rsidR="0014609F" w:rsidRDefault="003969AF" w:rsidP="00FC29D9">
      <w:pPr>
        <w:pStyle w:val="1TeksCharChar"/>
        <w:rPr>
          <w:ins w:id="105" w:author="dugalh" w:date="2017-04-13T21:25:00Z"/>
        </w:rPr>
      </w:pPr>
      <w:proofErr w:type="gramStart"/>
      <w:r>
        <w:t>A variety of supervised approaches are</w:t>
      </w:r>
      <w:proofErr w:type="gramEnd"/>
      <w:r>
        <w:t xml:space="preserve"> used for classification of features derived from VHR imagery.  Some authors found the Bayes normal (maximum likelihood (ML)) classifier to adequately model their class distributions </w:t>
      </w:r>
      <w:r>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Pr="003A42E6">
        <w:rPr>
          <w:noProof/>
        </w:rPr>
        <w:t>(Boyden et al., 2007; de Castro et al., 2012; Mehner et al., 2004)</w:t>
      </w:r>
      <w:r>
        <w:fldChar w:fldCharType="end"/>
      </w:r>
      <w:r>
        <w:t xml:space="preserve">.  Others adopted more sophisticated approaches such as support vector machin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Pr="003A42E6">
        <w:rPr>
          <w:noProof/>
        </w:rPr>
        <w:t>(Ghosh and Joshi, 2014)</w:t>
      </w:r>
      <w:r>
        <w:fldChar w:fldCharType="end"/>
      </w:r>
      <w:r>
        <w:t xml:space="preserve"> and neural networks </w:t>
      </w:r>
      <w:r>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Pr="003A42E6">
        <w:rPr>
          <w:noProof/>
        </w:rPr>
        <w:t>(Basu et al., 2015; Mustafa and Habeeb, 2014)</w:t>
      </w:r>
      <w:r>
        <w:fldChar w:fldCharType="end"/>
      </w:r>
      <w:r>
        <w:t xml:space="preserve">.  </w:t>
      </w:r>
      <w:commentRangeStart w:id="106"/>
      <w:commentRangeStart w:id="107"/>
      <w:del w:id="108" w:author="dugalh" w:date="2017-06-16T18:34:00Z">
        <w:r w:rsidDel="005762CF">
          <w:delText>Proprietary a</w:delText>
        </w:r>
      </w:del>
      <w:ins w:id="109" w:author="dugalh" w:date="2017-06-16T18:34:00Z">
        <w:r w:rsidR="005762CF">
          <w:t>A</w:t>
        </w:r>
      </w:ins>
      <w:r>
        <w:t xml:space="preserve">lgorithms </w:t>
      </w:r>
      <w:commentRangeEnd w:id="106"/>
      <w:r>
        <w:rPr>
          <w:rStyle w:val="CommentReference"/>
        </w:rPr>
        <w:commentReference w:id="106"/>
      </w:r>
      <w:commentRangeEnd w:id="107"/>
      <w:r w:rsidR="005762CF">
        <w:rPr>
          <w:rStyle w:val="CommentReference"/>
        </w:rPr>
        <w:commentReference w:id="107"/>
      </w:r>
      <w:r>
        <w:t xml:space="preserve">implemented in the </w:t>
      </w:r>
      <w:proofErr w:type="spellStart"/>
      <w:r>
        <w:t>eCognition</w:t>
      </w:r>
      <w:proofErr w:type="spellEnd"/>
      <w:r>
        <w:t xml:space="preserve"> software package </w:t>
      </w:r>
      <w:r>
        <w:fldChar w:fldCharType="begin" w:fldLock="1"/>
      </w:r>
      <w:r>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Pr="00357368">
        <w:rPr>
          <w:noProof/>
        </w:rPr>
        <w:t>(Trimble, 2016)</w:t>
      </w:r>
      <w:r>
        <w:fldChar w:fldCharType="end"/>
      </w:r>
      <w:ins w:id="11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et al., 2013; Ouyang et al., 2011)", "plainTextFormattedCitation" : "(Johansen et al., 2007; Koll\u00e1r et al., 2013; Ouyang et al., 2011)", "previouslyFormattedCitation" : "(Johansen et al., 2007; Koll\u00e1r et al., 2013; Ouyang et al., 2011)" }, "properties" : { "noteIndex" : 0 }, "schema" : "https://github.com/citation-style-language/schema/raw/master/csl-citation.json" }</w:instrText>
      </w:r>
      <w:r>
        <w:fldChar w:fldCharType="separate"/>
      </w:r>
      <w:r w:rsidRPr="00D43FD2">
        <w:rPr>
          <w:noProof/>
        </w:rPr>
        <w:t>(Johansen et al., 2007; Kollár et al., 2013; Ouyang et al., 2011)</w:t>
      </w:r>
      <w:r>
        <w:fldChar w:fldCharType="end"/>
      </w:r>
      <w:r>
        <w:t>.</w:t>
      </w:r>
    </w:p>
    <w:p w14:paraId="279DEADD" w14:textId="77777777" w:rsidR="007C0DCA" w:rsidRDefault="007C0DCA" w:rsidP="00D61588">
      <w:pPr>
        <w:pStyle w:val="1TeksCharChar"/>
      </w:pPr>
    </w:p>
    <w:p w14:paraId="260ED064" w14:textId="6F8E4E87" w:rsidR="007E44BA" w:rsidRDefault="00012564" w:rsidP="00D61588">
      <w:pPr>
        <w:pStyle w:val="1TeksCharChar"/>
      </w:pPr>
      <w:ins w:id="111" w:author="dugalh" w:date="2017-06-16T18:46:00Z">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For finite training samples, increasing the features beyond </w:t>
        </w:r>
        <w:r>
          <w:lastRenderedPageBreak/>
          <w:t xml:space="preserve">a certain point results in overtraining and a decrease in the classifier accuracy.  This “peaking phenomenon” </w:t>
        </w:r>
        <w:r>
          <w:fldChar w:fldCharType="begin" w:fldLock="1"/>
        </w:r>
        <w: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Pr="00B550FC">
          <w:rPr>
            <w:noProof/>
          </w:rPr>
          <w:t>(Jain et al., 2000)</w:t>
        </w:r>
        <w:r>
          <w:fldChar w:fldCharType="end"/>
        </w:r>
        <w:r>
          <w:t xml:space="preserve"> makes it necessary to </w:t>
        </w:r>
      </w:ins>
      <w:ins w:id="112" w:author="dugalh" w:date="2017-06-16T18:50:00Z">
        <w:r w:rsidR="00556491">
          <w:t xml:space="preserve">apply feature selection to </w:t>
        </w:r>
      </w:ins>
      <w:ins w:id="113" w:author="dugalh" w:date="2017-06-16T18:46:00Z">
        <w:r>
          <w:t xml:space="preserve">reduce the size of the feature set to a salient minimum in order to achieve an accurate classifier.  </w:t>
        </w:r>
      </w:ins>
      <w:ins w:id="114" w:author="dugalh" w:date="2017-09-18T16:05:00Z">
        <w:r w:rsidR="00806B6C">
          <w:t>Feature selection by r</w:t>
        </w:r>
      </w:ins>
      <w:commentRangeStart w:id="115"/>
      <w:commentRangeStart w:id="116"/>
      <w:del w:id="117" w:author="dugalh" w:date="2017-09-18T16:05:00Z">
        <w:r w:rsidR="001F0BAA" w:rsidDel="00806B6C">
          <w:delText>R</w:delText>
        </w:r>
      </w:del>
      <w:r w:rsidR="00864485">
        <w:t>anking</w:t>
      </w:r>
      <w:commentRangeEnd w:id="115"/>
      <w:r w:rsidR="003969AF">
        <w:rPr>
          <w:rStyle w:val="CommentReference"/>
        </w:rPr>
        <w:commentReference w:id="115"/>
      </w:r>
      <w:commentRangeEnd w:id="116"/>
      <w:r w:rsidR="00A26C41">
        <w:rPr>
          <w:rStyle w:val="CommentReference"/>
        </w:rPr>
        <w:commentReference w:id="116"/>
      </w:r>
      <w:del w:id="118" w:author="dugalh" w:date="2017-09-18T16:05:00Z">
        <w:r w:rsidR="00864485" w:rsidDel="00806B6C">
          <w:delText xml:space="preserve"> </w:delText>
        </w:r>
        <w:r w:rsidR="001F0BAA" w:rsidDel="00806B6C">
          <w:delText>features</w:delText>
        </w:r>
      </w:del>
      <w:r w:rsidR="001F0BAA">
        <w:t xml:space="preserve"> </w:t>
      </w:r>
      <w:r w:rsidR="00864485">
        <w:t xml:space="preserve">based on some </w:t>
      </w:r>
      <w:proofErr w:type="spellStart"/>
      <w:r w:rsidR="00864485">
        <w:t>separability</w:t>
      </w:r>
      <w:proofErr w:type="spellEnd"/>
      <w:r w:rsidR="00864485">
        <w:t xml:space="preserve"> </w:t>
      </w:r>
      <w:r w:rsidR="0014609F">
        <w:t xml:space="preserve">or importance </w:t>
      </w:r>
      <w:r w:rsidR="00864485">
        <w:t>measure</w:t>
      </w:r>
      <w:r w:rsidR="0014609F">
        <w:t xml:space="preserve"> </w:t>
      </w:r>
      <w:r w:rsidR="00E7054D">
        <w:t xml:space="preserve">of individual features </w:t>
      </w:r>
      <w:r w:rsidR="00864485">
        <w:t xml:space="preserve">is </w:t>
      </w:r>
      <w:del w:id="119" w:author="dugalh" w:date="2017-09-18T16:06:00Z">
        <w:r w:rsidR="0014609F" w:rsidDel="00806B6C">
          <w:delText>common</w:delText>
        </w:r>
        <w:r w:rsidR="000B7998" w:rsidDel="00806B6C">
          <w:delText xml:space="preserve">ly </w:delText>
        </w:r>
      </w:del>
      <w:ins w:id="120" w:author="dugalh" w:date="2017-09-18T16:06:00Z">
        <w:r w:rsidR="00806B6C">
          <w:t xml:space="preserve">frequently </w:t>
        </w:r>
      </w:ins>
      <w:r w:rsidR="000B7998">
        <w:t>used</w:t>
      </w:r>
      <w:del w:id="121" w:author="dugalh" w:date="2017-09-18T16:07:00Z">
        <w:r w:rsidR="001F0BAA" w:rsidDel="00806B6C">
          <w:delText xml:space="preserve"> as a </w:delText>
        </w:r>
        <w:commentRangeStart w:id="122"/>
        <w:commentRangeStart w:id="123"/>
        <w:r w:rsidR="001F0BAA" w:rsidDel="00806B6C">
          <w:delText>feature selection method</w:delText>
        </w:r>
      </w:del>
      <w:r w:rsidR="0014609F">
        <w:t xml:space="preserve"> </w:t>
      </w:r>
      <w:commentRangeEnd w:id="122"/>
      <w:r w:rsidR="00A93B29">
        <w:rPr>
          <w:rStyle w:val="CommentReference"/>
        </w:rPr>
        <w:commentReference w:id="122"/>
      </w:r>
      <w:commentRangeEnd w:id="123"/>
      <w:r w:rsidR="000C446C">
        <w:rPr>
          <w:rStyle w:val="CommentReference"/>
        </w:rPr>
        <w:commentReference w:id="123"/>
      </w:r>
      <w:r w:rsidR="0014609F">
        <w:fldChar w:fldCharType="begin" w:fldLock="1"/>
      </w:r>
      <w:r w:rsidR="0014609F">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et al., 2013)", "plainTextFormattedCitation" : "(Basu et al., 2015; Johansen et al., 2007; Koll\u00e1r et al., 2013)", "previouslyFormattedCitation" : "(Basu et al., 2015; Johansen et al., 2007; Koll\u00e1r et al., 2013)" }, "properties" : { "noteIndex" : 0 }, "schema" : "https://github.com/citation-style-language/schema/raw/master/csl-citation.json" }</w:instrText>
      </w:r>
      <w:r w:rsidR="0014609F">
        <w:fldChar w:fldCharType="separate"/>
      </w:r>
      <w:r w:rsidR="0014609F" w:rsidRPr="0014609F">
        <w:rPr>
          <w:noProof/>
        </w:rPr>
        <w:t>(Basu et al., 2015; Johansen et al., 2007; Kollár et al.,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9048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E7054D" w:rsidRPr="00E7054D">
        <w:rPr>
          <w:noProof/>
        </w:rPr>
        <w:t>(Tolosi and Lengauer, 2011)</w:t>
      </w:r>
      <w:r w:rsidR="00E7054D">
        <w:fldChar w:fldCharType="end"/>
      </w:r>
      <w:r w:rsidR="00E7054D">
        <w:t xml:space="preserve">.  </w:t>
      </w:r>
      <w:r w:rsidR="0014609F">
        <w:fldChar w:fldCharType="begin" w:fldLock="1"/>
      </w:r>
      <w:r w:rsidR="00E7054D">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proofErr w:type="gramStart"/>
      <w:r w:rsidR="00E7054D">
        <w:t>;</w:t>
      </w:r>
      <w:proofErr w:type="gramEnd"/>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24" w:author="dugalh" w:date="2017-04-13T21:26:00Z"/>
        </w:rPr>
      </w:pPr>
    </w:p>
    <w:p w14:paraId="7BD7E42C" w14:textId="77777777" w:rsidR="000B7998" w:rsidRDefault="000B7998" w:rsidP="00D61588">
      <w:pPr>
        <w:pStyle w:val="1TeksCharChar"/>
      </w:pPr>
    </w:p>
    <w:p w14:paraId="3EA8C581" w14:textId="04CE4897"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et al., 2013; Mehner et al., 2004; Ouyang et al., 2011)", "plainTextFormattedCitation" : "(Boyden et al., 2007; Ghosh and Joshi, 2014; Johansen et al., 2007; Koll\u00e1r et al., 2013; Mehner et al., 2004; Ouyang et al., 2011)", "previouslyFormattedCitation" : "(Boyden et al., 2007; Ghosh and Joshi, 2014; Johansen et al., 2007; Koll\u00e1r et al., 2013; Mehner et al., 2004; Ouyang et al., 2011)" }, "properties" : { "noteIndex" : 0 }, "schema" : "https://github.com/citation-style-language/schema/raw/master/csl-citation.json" }</w:instrText>
      </w:r>
      <w:r w:rsidR="009A6874">
        <w:fldChar w:fldCharType="separate"/>
      </w:r>
      <w:r w:rsidR="009A6874" w:rsidRPr="00D5559C">
        <w:rPr>
          <w:noProof/>
        </w:rPr>
        <w:t>(Boyden et al., 2007; Ghosh and Joshi, 2014; Johansen et al., 2007; Kollár et al.,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9A6874" w:rsidRPr="00CB2B5B">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9A076A">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9A6874" w:rsidRPr="00762C6F">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70CA0F2F" w:rsidR="00002830" w:rsidRDefault="003A25E0" w:rsidP="003A25E0">
      <w:pPr>
        <w:pStyle w:val="1TeksCharChar"/>
      </w:pPr>
      <w:r>
        <w:t xml:space="preserve">In this paper, we present a method for mapping </w:t>
      </w:r>
      <w:proofErr w:type="spellStart"/>
      <w:r w:rsidRPr="0084644E">
        <w:t>Spekboom</w:t>
      </w:r>
      <w:proofErr w:type="spellEnd"/>
      <w:r>
        <w:t xml:space="preserve"> canopy cover at a spatial resolution of 0.5m.</w:t>
      </w:r>
      <w:r w:rsidR="00467030">
        <w:t xml:space="preserve"> </w:t>
      </w:r>
      <w:r>
        <w:t xml:space="preserve">  </w:t>
      </w:r>
      <w:proofErr w:type="gramStart"/>
      <w:r w:rsidR="009954EA">
        <w:t xml:space="preserve">A total of </w:t>
      </w:r>
      <w:r w:rsidR="009954EA" w:rsidRPr="00A62A08">
        <w:t>2228</w:t>
      </w:r>
      <w:proofErr w:type="gramEnd"/>
      <w:r w:rsidR="009954EA" w:rsidRPr="00A62A08">
        <w:t xml:space="preserve">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25"/>
      <w:r w:rsidR="009954EA">
        <w:t xml:space="preserve">Radiometric variations </w:t>
      </w:r>
      <w:commentRangeEnd w:id="125"/>
      <w:r w:rsidR="007D664C">
        <w:rPr>
          <w:rStyle w:val="CommentReference"/>
        </w:rPr>
        <w:commentReference w:id="125"/>
      </w:r>
      <w:ins w:id="126" w:author="Adriaan Van Niekerk" w:date="2017-03-03T11:18:00Z">
        <w:del w:id="127" w:author="dugalh" w:date="2017-04-13T21:35:00Z">
          <w:r w:rsidR="009954EA" w:rsidDel="008439B3">
            <w:delText>and</w:delText>
          </w:r>
        </w:del>
      </w:ins>
      <w:ins w:id="128" w:author="dugalh" w:date="2017-04-13T21:35:00Z">
        <w:r w:rsidR="008439B3">
          <w:t>due to</w:t>
        </w:r>
      </w:ins>
      <w:ins w:id="129" w:author="Adriaan Van Niekerk" w:date="2017-03-03T11:18:00Z">
        <w:r w:rsidR="009954EA">
          <w:t xml:space="preserve"> </w:t>
        </w:r>
        <w:commentRangeStart w:id="130"/>
        <w:del w:id="131" w:author="dugalh" w:date="2017-06-16T18:53:00Z">
          <w:r w:rsidR="009954EA" w:rsidDel="000C446C">
            <w:delText>regional</w:delText>
          </w:r>
        </w:del>
      </w:ins>
      <w:commentRangeEnd w:id="130"/>
      <w:del w:id="132" w:author="dugalh" w:date="2017-06-16T18:53:00Z">
        <w:r w:rsidR="008439B3" w:rsidDel="000C446C">
          <w:rPr>
            <w:rStyle w:val="CommentReference"/>
          </w:rPr>
          <w:commentReference w:id="130"/>
        </w:r>
      </w:del>
      <w:ins w:id="133"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34" w:author="dugalh" w:date="2017-06-16T18:53:00Z">
        <w:r w:rsidR="009954EA" w:rsidDel="000C446C">
          <w:delText xml:space="preserve">converting </w:delText>
        </w:r>
      </w:del>
      <w:ins w:id="13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proofErr w:type="gramStart"/>
      <w:r w:rsidR="009954EA">
        <w:t xml:space="preserve">This not only allowed for the application of a single classification algorithm on the entire set of images, but also </w:t>
      </w:r>
      <w:del w:id="136" w:author="dugalh" w:date="2017-04-13T21:41:00Z">
        <w:r w:rsidR="00AB22A6" w:rsidDel="00181078">
          <w:delText>open</w:delText>
        </w:r>
        <w:r w:rsidR="000A2580" w:rsidDel="00181078">
          <w:delText>s</w:delText>
        </w:r>
        <w:r w:rsidR="00AB22A6" w:rsidDel="00181078">
          <w:delText xml:space="preserve"> </w:delText>
        </w:r>
      </w:del>
      <w:ins w:id="137" w:author="dugalh" w:date="2017-04-13T22:46:00Z">
        <w:r w:rsidR="004F558C">
          <w:t>provides</w:t>
        </w:r>
      </w:ins>
      <w:ins w:id="13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textural features using a novel feature selection method that is robust to </w:t>
      </w:r>
      <w:r w:rsidR="000A2580">
        <w:lastRenderedPageBreak/>
        <w:t xml:space="preserve">redundancy typically found in high dimensional feature 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p>
    <w:p w14:paraId="53EC3253" w14:textId="77777777" w:rsidR="00002830" w:rsidRDefault="00002830" w:rsidP="003A25E0">
      <w:pPr>
        <w:pStyle w:val="1TeksCharChar"/>
      </w:pPr>
      <w:commentRangeStart w:id="139"/>
      <w:commentRangeStart w:id="140"/>
    </w:p>
    <w:p w14:paraId="787F06FF" w14:textId="4F889A2B" w:rsidR="003A25E0" w:rsidRDefault="00002830" w:rsidP="003A25E0">
      <w:pPr>
        <w:pStyle w:val="1TeksCharChar"/>
      </w:pPr>
      <w:r>
        <w:t xml:space="preserve">While commercially available remote sensing tools (ENVI, PCI </w:t>
      </w:r>
      <w:proofErr w:type="spellStart"/>
      <w:r>
        <w:t>Geomatica</w:t>
      </w:r>
      <w:proofErr w:type="spellEnd"/>
      <w:r>
        <w:t xml:space="preserve">, </w:t>
      </w:r>
      <w:proofErr w:type="spellStart"/>
      <w:r>
        <w:t>eCognition</w:t>
      </w:r>
      <w:proofErr w:type="spellEnd"/>
      <w:r>
        <w:t xml:space="preserve"> etc.) are often used for VHR segmentation and classification tasks, these tools are costly and do not scale well to thousands of images </w:t>
      </w:r>
      <w:r>
        <w:fldChar w:fldCharType="begin" w:fldLock="1"/>
      </w:r>
      <w:r w:rsidR="00FA5B4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fldChar w:fldCharType="separate"/>
      </w:r>
      <w:r w:rsidRPr="009A076A">
        <w:rPr>
          <w:noProof/>
        </w:rPr>
        <w:t>(Basu et al., 2015)</w:t>
      </w:r>
      <w:r>
        <w:fldChar w:fldCharType="end"/>
      </w:r>
      <w:r>
        <w:t>.  Given the large number of images and budget constraints, both cost and computation time were important considerations in the formulation of our method.  C</w:t>
      </w:r>
      <w:r w:rsidR="003A25E0">
        <w:t xml:space="preserve">ustom image pre-processing and classification software tools </w:t>
      </w:r>
      <w:proofErr w:type="gramStart"/>
      <w:r w:rsidR="002F1821">
        <w:t>were developed</w:t>
      </w:r>
      <w:proofErr w:type="gramEnd"/>
      <w:r w:rsidR="002F1821">
        <w:t xml:space="preserve"> </w:t>
      </w:r>
      <w:r w:rsidR="003A25E0">
        <w:t xml:space="preserve">using freely available, open source libraries.  Careful consideration </w:t>
      </w:r>
      <w:proofErr w:type="gramStart"/>
      <w:r w:rsidR="003A25E0">
        <w:t>was given</w:t>
      </w:r>
      <w:proofErr w:type="gramEnd"/>
      <w:r w:rsidR="003A25E0">
        <w:t xml:space="preserve"> to computational efficiency in the selection of </w:t>
      </w:r>
      <w:r w:rsidR="00BF4032">
        <w:t xml:space="preserve">features and </w:t>
      </w:r>
      <w:r w:rsidR="003A25E0">
        <w:t>classifi</w:t>
      </w:r>
      <w:r w:rsidR="00BF4032">
        <w:t>cation algorithm</w:t>
      </w:r>
      <w:r w:rsidR="003A25E0">
        <w:t xml:space="preserve">.  </w:t>
      </w:r>
      <w:commentRangeEnd w:id="139"/>
      <w:r w:rsidR="00E402AB">
        <w:rPr>
          <w:rStyle w:val="CommentReference"/>
        </w:rPr>
        <w:commentReference w:id="139"/>
      </w:r>
      <w:commentRangeEnd w:id="140"/>
      <w:r w:rsidR="007E1405">
        <w:rPr>
          <w:rStyle w:val="CommentReference"/>
        </w:rPr>
        <w:commentReference w:id="140"/>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368B6717"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41" w:author="Adriaan Van Niekerk" w:date="2017-03-03T11:39:00Z">
        <w:r w:rsidR="006D483D" w:rsidDel="006D483D">
          <w:delText>southern parts</w:delText>
        </w:r>
      </w:del>
      <w:r w:rsidR="006D483D">
        <w:t>Western Cape Province of</w:t>
      </w:r>
      <w:r w:rsidR="00E402AB">
        <w:t xml:space="preserve"> </w:t>
      </w:r>
      <w:del w:id="142"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43" w:author="dugalh" w:date="2017-06-16T19:47:00Z">
        <w:r w:rsidDel="007175CE">
          <w:delText xml:space="preserve">Three </w:delText>
        </w:r>
        <w:commentRangeStart w:id="144"/>
        <w:r w:rsidDel="007175CE">
          <w:delText xml:space="preserve">biomes </w:delText>
        </w:r>
        <w:commentRangeEnd w:id="144"/>
        <w:r w:rsidR="006D483D" w:rsidDel="007175CE">
          <w:rPr>
            <w:rStyle w:val="CommentReference"/>
          </w:rPr>
          <w:commentReference w:id="144"/>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45"/>
        <w:commentRangeStart w:id="146"/>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45"/>
        <w:r w:rsidR="006D483D" w:rsidDel="007175CE">
          <w:rPr>
            <w:rStyle w:val="CommentReference"/>
          </w:rPr>
          <w:commentReference w:id="145"/>
        </w:r>
        <w:commentRangeEnd w:id="146"/>
        <w:r w:rsidR="00F1298C" w:rsidDel="007175CE">
          <w:rPr>
            <w:rStyle w:val="CommentReference"/>
          </w:rPr>
          <w:commentReference w:id="146"/>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47"/>
      <w:commentRangeStart w:id="148"/>
      <w:r w:rsidR="00E402AB">
        <w:fldChar w:fldCharType="begin" w:fldLock="1"/>
      </w:r>
      <w:r w:rsidR="00E402AB">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E402AB">
        <w:fldChar w:fldCharType="separate"/>
      </w:r>
      <w:r w:rsidR="00E402AB" w:rsidRPr="00925D5C">
        <w:rPr>
          <w:noProof/>
          <w:lang w:val="en-ZA" w:eastAsia="en-ZA"/>
        </w:rPr>
        <w:t>(Vlok et al., 2005)</w:t>
      </w:r>
      <w:r w:rsidR="00E402AB">
        <w:rPr>
          <w:lang w:val="en-ZA" w:eastAsia="en-ZA"/>
        </w:rPr>
        <w:fldChar w:fldCharType="end"/>
      </w:r>
      <w:commentRangeEnd w:id="147"/>
      <w:r w:rsidR="00E402AB">
        <w:rPr>
          <w:rStyle w:val="CommentReference"/>
        </w:rPr>
        <w:commentReference w:id="147"/>
      </w:r>
      <w:commentRangeEnd w:id="148"/>
      <w:r w:rsidR="007E1405">
        <w:rPr>
          <w:rStyle w:val="CommentReference"/>
        </w:rPr>
        <w:commentReference w:id="148"/>
      </w:r>
      <w:r w:rsidR="00E402AB">
        <w:t xml:space="preserve">.  A total of 54 habitat types are present, of which ten support </w:t>
      </w:r>
      <w:proofErr w:type="spellStart"/>
      <w:r w:rsidR="00E402AB" w:rsidRPr="0084644E">
        <w:t>Spekboom</w:t>
      </w:r>
      <w:proofErr w:type="spellEnd"/>
      <w:r w:rsidR="00E402AB">
        <w:t xml:space="preserve"> </w:t>
      </w:r>
      <w:ins w:id="149" w:author="dugalh" w:date="2017-04-13T22:22:00Z">
        <w:r w:rsidR="007E1405">
          <w:fldChar w:fldCharType="begin" w:fldLock="1"/>
        </w:r>
      </w:ins>
      <w:r w:rsidR="003F0D6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7E1405">
        <w:fldChar w:fldCharType="separate"/>
      </w:r>
      <w:r w:rsidR="007E1405" w:rsidRPr="007E1405">
        <w:rPr>
          <w:noProof/>
        </w:rPr>
        <w:t>(Vlok et al., 2005)</w:t>
      </w:r>
      <w:ins w:id="150"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 xml:space="preserve">degraded to some extent </w:t>
      </w:r>
      <w:del w:id="151"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52" w:author="dugalh" w:date="2017-04-13T22:25:00Z">
        <w:r w:rsidR="00E402AB" w:rsidDel="007E1405">
          <w:delText xml:space="preserve"> </w:delText>
        </w:r>
        <w:commentRangeStart w:id="153"/>
        <w:r w:rsidR="00E402AB" w:rsidDel="007E1405">
          <w:delText xml:space="preserve">is </w:delText>
        </w:r>
        <w:r w:rsidDel="007E1405">
          <w:delText>suited and degraded habitat and has been targeted for restoration</w:delText>
        </w:r>
      </w:del>
      <w:ins w:id="154" w:author="Adriaan Van Niekerk" w:date="2017-03-03T11:30:00Z">
        <w:del w:id="155" w:author="dugalh" w:date="2017-04-13T22:25:00Z">
          <w:r w:rsidR="00E402AB" w:rsidDel="007E1405">
            <w:delText xml:space="preserve"> of the species</w:delText>
          </w:r>
        </w:del>
      </w:ins>
      <w:del w:id="156" w:author="dugalh" w:date="2017-04-13T22:25:00Z">
        <w:r w:rsidDel="007E1405">
          <w:delText xml:space="preserve">.  </w:delText>
        </w:r>
      </w:del>
      <w:commentRangeEnd w:id="153"/>
      <w:r w:rsidR="007E1405">
        <w:rPr>
          <w:rStyle w:val="CommentReference"/>
        </w:rPr>
        <w:commentReference w:id="153"/>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57" w:author="dugalh" w:date="2017-06-16T19:50:00Z">
        <w:r w:rsidDel="00306B26">
          <w:delText xml:space="preserve">all the different biomes and </w:delText>
        </w:r>
      </w:del>
      <w:r>
        <w:t xml:space="preserve">nine of the ten habitat types supporting </w:t>
      </w:r>
      <w:proofErr w:type="spellStart"/>
      <w:r w:rsidR="0084644E" w:rsidRPr="0084644E">
        <w:t>Spekboom</w:t>
      </w:r>
      <w:proofErr w:type="spellEnd"/>
      <w:r>
        <w:t xml:space="preserve">.  </w:t>
      </w:r>
      <w:commentRangeStart w:id="158"/>
      <w:commentRangeStart w:id="159"/>
      <w:del w:id="160"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58"/>
        <w:r w:rsidR="00060E17" w:rsidDel="006D483D">
          <w:rPr>
            <w:rStyle w:val="CommentReference"/>
          </w:rPr>
          <w:commentReference w:id="158"/>
        </w:r>
      </w:del>
      <w:commentRangeEnd w:id="159"/>
      <w:r w:rsidR="00C44174">
        <w:rPr>
          <w:rStyle w:val="CommentReference"/>
        </w:rPr>
        <w:commentReference w:id="159"/>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61" w:name="_Ref392330397"/>
      <w:bookmarkStart w:id="162" w:name="_Ref392330306"/>
      <w:bookmarkStart w:id="163" w:name="_Toc394582255"/>
      <w:bookmarkStart w:id="164"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61"/>
      <w:r>
        <w:t xml:space="preserve">  </w:t>
      </w:r>
      <w:commentRangeStart w:id="165"/>
      <w:r>
        <w:t>Little Karoo study area</w:t>
      </w:r>
      <w:bookmarkEnd w:id="162"/>
      <w:bookmarkEnd w:id="163"/>
      <w:bookmarkEnd w:id="164"/>
      <w:commentRangeEnd w:id="165"/>
      <w:r w:rsidR="006D483D">
        <w:rPr>
          <w:rStyle w:val="CommentReference"/>
          <w:bCs w:val="0"/>
        </w:rPr>
        <w:commentReference w:id="165"/>
      </w:r>
    </w:p>
    <w:p w14:paraId="2E5E27DD" w14:textId="77777777" w:rsidR="00D61588" w:rsidRDefault="00D61588" w:rsidP="00D61588">
      <w:pPr>
        <w:pStyle w:val="1TeksCharChar"/>
      </w:pPr>
    </w:p>
    <w:p w14:paraId="6D2C0E24" w14:textId="1A71A9DA" w:rsidR="00D61588" w:rsidRDefault="00000CC8" w:rsidP="00D61588">
      <w:pPr>
        <w:pStyle w:val="Heading2"/>
      </w:pPr>
      <w:ins w:id="166" w:author="Adriaan Van Niekerk" w:date="2017-03-04T09:56:00Z">
        <w:r>
          <w:t>Imagery</w:t>
        </w:r>
        <w:del w:id="167" w:author="dugalh" w:date="2017-04-16T13:18:00Z">
          <w:r w:rsidDel="00F16830">
            <w:delText xml:space="preserve"> and </w:delText>
          </w:r>
        </w:del>
        <w:commentRangeStart w:id="168"/>
        <w:del w:id="169" w:author="dugalh" w:date="2017-04-13T22:30:00Z">
          <w:r w:rsidDel="00C44174">
            <w:delText xml:space="preserve">in situ </w:delText>
          </w:r>
        </w:del>
      </w:ins>
      <w:commentRangeEnd w:id="168"/>
      <w:del w:id="170" w:author="dugalh" w:date="2017-04-16T13:18:00Z">
        <w:r w:rsidR="00C44174" w:rsidDel="00F16830">
          <w:rPr>
            <w:rStyle w:val="CommentReference"/>
            <w:b w:val="0"/>
          </w:rPr>
          <w:commentReference w:id="168"/>
        </w:r>
      </w:del>
      <w:ins w:id="171" w:author="Adriaan Van Niekerk" w:date="2017-03-04T09:56:00Z">
        <w:del w:id="172" w:author="dugalh" w:date="2017-04-16T13:18:00Z">
          <w:r w:rsidDel="00F16830">
            <w:delText>data</w:delText>
          </w:r>
        </w:del>
      </w:ins>
      <w:ins w:id="173" w:author="Adriaan Van Niekerk" w:date="2017-03-04T10:57:00Z">
        <w:del w:id="174" w:author="dugalh" w:date="2017-04-16T13:18:00Z">
          <w:r w:rsidR="0001287C" w:rsidDel="00F16830">
            <w:delText xml:space="preserve"> collection</w:delText>
          </w:r>
        </w:del>
      </w:ins>
      <w:del w:id="175" w:author="dugalh" w:date="2017-04-16T13:18:00Z">
        <w:r w:rsidR="00F4774D" w:rsidDel="00F16830">
          <w:delText>Data and Ground Truth</w:delText>
        </w:r>
      </w:del>
    </w:p>
    <w:p w14:paraId="4E277882" w14:textId="05CCB887" w:rsidR="00D61588" w:rsidRDefault="00D61588" w:rsidP="008E7D39">
      <w:pPr>
        <w:pStyle w:val="1TeksCharChar"/>
        <w:rPr>
          <w:ins w:id="176" w:author="dugalh" w:date="2017-04-16T13:20:00Z"/>
        </w:rPr>
      </w:pPr>
      <w:r>
        <w:lastRenderedPageBreak/>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proofErr w:type="gramStart"/>
      <w:r w:rsidR="000130AD">
        <w:t>)</w:t>
      </w:r>
      <w:r>
        <w:t xml:space="preserve"> which</w:t>
      </w:r>
      <w:proofErr w:type="gramEnd"/>
      <w:r>
        <w:t xml:space="preserve"> provides multi-spectral red, green, blue and near-infrared (NIR) bands.  The study area </w:t>
      </w:r>
      <w:r w:rsidR="000130AD">
        <w:t xml:space="preserve">is covered by </w:t>
      </w:r>
      <w:r w:rsidRPr="00A62A08">
        <w:t xml:space="preserve">2228 </w:t>
      </w:r>
      <w:r>
        <w:t xml:space="preserve">images acquired over multiple days from 22 January to 8 February </w:t>
      </w:r>
      <w:proofErr w:type="gramStart"/>
      <w:r>
        <w:t>2010</w:t>
      </w:r>
      <w:ins w:id="177" w:author="dugalh" w:date="2017-04-16T12:45:00Z">
        <w:r w:rsidR="001E688D">
          <w:t xml:space="preserve"> </w:t>
        </w:r>
        <w:commentRangeStart w:id="178"/>
        <w:r w:rsidR="001E688D">
          <w:t>which</w:t>
        </w:r>
        <w:proofErr w:type="gramEnd"/>
        <w:r w:rsidR="001E688D">
          <w:t xml:space="preserve"> is during the area’s dry season</w:t>
        </w:r>
      </w:ins>
      <w:r>
        <w:t xml:space="preserve">.  </w:t>
      </w:r>
      <w:moveToRangeStart w:id="179" w:author="dugalh" w:date="2017-04-16T12:44:00Z" w:name="move480110007"/>
      <w:proofErr w:type="spellStart"/>
      <w:moveTo w:id="180" w:author="dugalh" w:date="2017-04-16T12:44:00Z">
        <w:r w:rsidR="001E688D" w:rsidRPr="0084644E">
          <w:t>Spekboom</w:t>
        </w:r>
        <w:proofErr w:type="spellEnd"/>
        <w:r w:rsidR="001E688D">
          <w:t xml:space="preserve"> has a characteristic lime green colour and is evergreen.  </w:t>
        </w:r>
        <w:del w:id="181" w:author="dugalh" w:date="2017-04-16T12:46:00Z">
          <w:r w:rsidR="001E688D" w:rsidDel="001E688D">
            <w:delText xml:space="preserve">The NGI imagery was captured in January, which is in the Little Karoo’s dry season.  </w:delText>
          </w:r>
        </w:del>
        <w:r w:rsidR="001E688D">
          <w:t>Th</w:t>
        </w:r>
      </w:moveTo>
      <w:ins w:id="182" w:author="dugalh" w:date="2017-04-16T12:46:00Z">
        <w:r w:rsidR="001E688D">
          <w:t xml:space="preserve">e dry season imagery </w:t>
        </w:r>
      </w:ins>
      <w:moveTo w:id="183" w:author="dugalh" w:date="2017-04-16T12:44:00Z">
        <w:del w:id="184" w:author="dugalh" w:date="2017-04-16T12:46:00Z">
          <w:r w:rsidR="001E688D" w:rsidDel="001E688D">
            <w:delText xml:space="preserve">is </w:delText>
          </w:r>
        </w:del>
        <w:r w:rsidR="001E688D">
          <w:t xml:space="preserve">helped contrast the evergreen </w:t>
        </w:r>
        <w:proofErr w:type="spellStart"/>
        <w:r w:rsidR="001E688D" w:rsidRPr="0084644E">
          <w:t>Spekboom</w:t>
        </w:r>
        <w:proofErr w:type="spellEnd"/>
        <w:r w:rsidR="001E688D">
          <w:t xml:space="preserve"> against the comparatively drier background vegetation.  </w:t>
        </w:r>
        <w:del w:id="185"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179"/>
      <w:commentRangeEnd w:id="178"/>
      <w:r w:rsidR="001E688D">
        <w:rPr>
          <w:rStyle w:val="CommentReference"/>
        </w:rPr>
        <w:commentReference w:id="178"/>
      </w:r>
      <w:r>
        <w:t xml:space="preserve">While the imagery provided by NGI is </w:t>
      </w:r>
      <w:proofErr w:type="spellStart"/>
      <w:r>
        <w:t>orthorectified</w:t>
      </w:r>
      <w:proofErr w:type="spellEnd"/>
      <w:r>
        <w:t xml:space="preserve">, it has no radiometric corrections applied to it.  The NGI imagery contains significant variations due to BRDF </w:t>
      </w:r>
      <w:r w:rsidR="009027D6">
        <w:t>and</w:t>
      </w:r>
      <w:r>
        <w:t xml:space="preserve"> </w:t>
      </w:r>
      <w:commentRangeStart w:id="186"/>
      <w:commentRangeStart w:id="187"/>
      <w:r>
        <w:t xml:space="preserve">atmospheric effects </w:t>
      </w:r>
      <w:commentRangeEnd w:id="186"/>
      <w:r w:rsidR="00E21737">
        <w:rPr>
          <w:rStyle w:val="CommentReference"/>
        </w:rPr>
        <w:commentReference w:id="186"/>
      </w:r>
      <w:commentRangeEnd w:id="187"/>
      <w:r w:rsidR="00C44174">
        <w:rPr>
          <w:rStyle w:val="CommentReference"/>
        </w:rPr>
        <w:commentReference w:id="187"/>
      </w:r>
      <w:proofErr w:type="gramStart"/>
      <w:r>
        <w:t>which</w:t>
      </w:r>
      <w:proofErr w:type="gramEnd"/>
      <w:r>
        <w:t xml:space="preserve"> make it poorly suited to quantitative remote sensing techniques.  </w:t>
      </w:r>
      <w:r w:rsidR="000130AD">
        <w:t xml:space="preserve">The imagery was consequently </w:t>
      </w:r>
      <w:proofErr w:type="spellStart"/>
      <w:r w:rsidR="005D64BF">
        <w:t>radiometrically</w:t>
      </w:r>
      <w:proofErr w:type="spellEnd"/>
      <w:del w:id="188" w:author="dugalh" w:date="2017-04-13T22:39:00Z">
        <w:r w:rsidR="005D64BF" w:rsidDel="004F558C">
          <w:delText xml:space="preserve"> </w:delText>
        </w:r>
      </w:del>
      <w:ins w:id="189" w:author="Adriaan Van Niekerk" w:date="2017-03-03T11:45:00Z">
        <w:del w:id="190" w:author="dugalh" w:date="2017-04-13T22:39:00Z">
          <w:r w:rsidR="000130AD" w:rsidDel="004F558C">
            <w:delText xml:space="preserve">improved </w:delText>
          </w:r>
        </w:del>
      </w:ins>
      <w:del w:id="191" w:author="dugalh" w:date="2017-04-13T22:39:00Z">
        <w:r w:rsidR="005D64BF" w:rsidDel="004F558C">
          <w:delText>corrected</w:delText>
        </w:r>
      </w:del>
      <w:r w:rsidR="005D64BF">
        <w:t xml:space="preserve"> </w:t>
      </w:r>
      <w:ins w:id="192" w:author="dugalh" w:date="2017-06-16T19:58:00Z">
        <w:r w:rsidR="00595F50">
          <w:t>homogenised</w:t>
        </w:r>
      </w:ins>
      <w:ins w:id="193" w:author="dugalh" w:date="2017-04-13T22:47:00Z">
        <w:r w:rsidR="004F558C">
          <w:t xml:space="preserve"> </w:t>
        </w:r>
      </w:ins>
      <w:r w:rsidR="000130AD">
        <w:t xml:space="preserve">by applying </w:t>
      </w:r>
      <w:r w:rsidR="005D64BF">
        <w:t xml:space="preserve">a technique </w:t>
      </w:r>
      <w:commentRangeStart w:id="194"/>
      <w:r w:rsidR="005D64BF">
        <w:t xml:space="preserve">for </w:t>
      </w:r>
      <w:del w:id="195" w:author="dugalh" w:date="2017-06-16T19:59:00Z">
        <w:r w:rsidR="005D64BF" w:rsidDel="00595F50">
          <w:delText xml:space="preserve">the </w:delText>
        </w:r>
      </w:del>
      <w:del w:id="196" w:author="dugalh" w:date="2017-04-13T22:38:00Z">
        <w:r w:rsidR="005D64BF" w:rsidDel="004F558C">
          <w:delText>extraction of</w:delText>
        </w:r>
      </w:del>
      <w:r w:rsidR="005D64BF">
        <w:t xml:space="preserve"> surface reflectance </w:t>
      </w:r>
      <w:ins w:id="197" w:author="dugalh" w:date="2017-06-16T19:59:00Z">
        <w:r w:rsidR="00595F50">
          <w:t xml:space="preserve">estimation </w:t>
        </w:r>
      </w:ins>
      <w:r w:rsidR="005D64BF">
        <w:t>by calibration with satellite data</w:t>
      </w:r>
      <w:commentRangeEnd w:id="194"/>
      <w:r w:rsidR="000130AD">
        <w:rPr>
          <w:rStyle w:val="CommentReference"/>
        </w:rPr>
        <w:commentReference w:id="194"/>
      </w:r>
      <w:r w:rsidR="005D64BF">
        <w:t>.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w:t>
      </w:r>
      <w:proofErr w:type="gramStart"/>
      <w:r w:rsidR="005D64BF">
        <w:t>16 day</w:t>
      </w:r>
      <w:proofErr w:type="gramEnd"/>
      <w:r w:rsidR="005D64BF">
        <w:t xml:space="preserve"> period.  </w:t>
      </w:r>
      <w:commentRangeStart w:id="198"/>
      <w:commentRangeStart w:id="199"/>
      <w:commentRangeStart w:id="200"/>
      <w:r w:rsidR="009027D6">
        <w:t xml:space="preserve">Further details of the technique and its application to the study area </w:t>
      </w:r>
      <w:proofErr w:type="gramStart"/>
      <w:r w:rsidR="009027D6">
        <w:t>can be found</w:t>
      </w:r>
      <w:proofErr w:type="gramEnd"/>
      <w:r w:rsidR="009027D6">
        <w:t xml:space="preserve"> in Chapter 2.  </w:t>
      </w:r>
      <w:commentRangeEnd w:id="198"/>
      <w:r w:rsidR="009027D6">
        <w:rPr>
          <w:rStyle w:val="CommentReference"/>
        </w:rPr>
        <w:commentReference w:id="198"/>
      </w:r>
      <w:commentRangeEnd w:id="199"/>
      <w:r w:rsidR="000130AD">
        <w:rPr>
          <w:rStyle w:val="CommentReference"/>
        </w:rPr>
        <w:commentReference w:id="199"/>
      </w:r>
      <w:commentRangeEnd w:id="200"/>
      <w:r w:rsidR="009D2B83">
        <w:rPr>
          <w:rStyle w:val="CommentReference"/>
        </w:rPr>
        <w:commentReference w:id="200"/>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01" w:author="dugalh" w:date="2017-04-16T13:20:00Z"/>
        </w:rPr>
      </w:pPr>
    </w:p>
    <w:p w14:paraId="57D476FC" w14:textId="77777777" w:rsidR="00F16830" w:rsidRDefault="00F16830" w:rsidP="00F16830">
      <w:pPr>
        <w:pStyle w:val="Heading2"/>
        <w:rPr>
          <w:ins w:id="202" w:author="dugalh" w:date="2017-04-16T13:20:00Z"/>
        </w:rPr>
      </w:pPr>
      <w:commentRangeStart w:id="203"/>
      <w:ins w:id="204" w:author="dugalh" w:date="2017-04-16T13:20:00Z">
        <w:r>
          <w:t>Mapping Methodology</w:t>
        </w:r>
      </w:ins>
      <w:commentRangeEnd w:id="203"/>
      <w:ins w:id="205" w:author="dugalh" w:date="2017-04-16T13:21:00Z">
        <w:r w:rsidR="008539F9">
          <w:rPr>
            <w:rStyle w:val="CommentReference"/>
            <w:b w:val="0"/>
          </w:rPr>
          <w:commentReference w:id="203"/>
        </w:r>
      </w:ins>
    </w:p>
    <w:p w14:paraId="2514768C" w14:textId="3C6C631A" w:rsidR="005C22B9" w:rsidRDefault="00F16830" w:rsidP="00F16830">
      <w:pPr>
        <w:spacing w:line="360" w:lineRule="auto"/>
        <w:jc w:val="both"/>
        <w:rPr>
          <w:ins w:id="206" w:author="dugalh" w:date="2017-06-16T20:17:00Z"/>
        </w:rPr>
      </w:pPr>
      <w:ins w:id="207" w:author="dugalh" w:date="2017-04-16T13:20:00Z">
        <w:r>
          <w:t>Object based approaches to image classification, where homogenous image objects are first segmented and then classified as a whole, have become popular in vegetation studies</w:t>
        </w:r>
      </w:ins>
      <w:ins w:id="208" w:author="dugalh" w:date="2017-06-16T20:03:00Z">
        <w:r w:rsidR="00595A9E">
          <w:t xml:space="preserve"> </w:t>
        </w:r>
      </w:ins>
      <w:ins w:id="209" w:author="dugalh" w:date="2017-06-16T20:04:00Z">
        <w:r w:rsidR="00595A9E">
          <w:fldChar w:fldCharType="begin" w:fldLock="1"/>
        </w:r>
      </w:ins>
      <w:r w:rsidR="00595A9E">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Koll\u00e1r et al., 2013; Ouyang et al., 2011)", "plainTextFormattedCitation" : "(Ghosh and Joshi, 2014; Koll\u00e1r et al., 2013; Ouyang et al., 2011)", "previouslyFormattedCitation" : "(Johansen et al., 2007; Koll\u00e1r et al., 2013; Ouyang et al., 2011)" }, "properties" : { "noteIndex" : 0 }, "schema" : "https://github.com/citation-style-language/schema/raw/master/csl-citation.json" }</w:instrText>
      </w:r>
      <w:r w:rsidR="00595A9E">
        <w:fldChar w:fldCharType="separate"/>
      </w:r>
      <w:r w:rsidR="00595A9E" w:rsidRPr="00595A9E">
        <w:rPr>
          <w:noProof/>
        </w:rPr>
        <w:t>(Ghosh and Joshi, 2014; Kollár et al., 2013; Ouyang et al., 2011)</w:t>
      </w:r>
      <w:ins w:id="210" w:author="dugalh" w:date="2017-06-16T20:04:00Z">
        <w:r w:rsidR="00595A9E">
          <w:fldChar w:fldCharType="end"/>
        </w:r>
      </w:ins>
      <w:ins w:id="211" w:author="dugalh" w:date="2017-04-16T13:20:00Z">
        <w:r>
          <w:t xml:space="preserve">.  These approaches are often favoured for VHR imagery because they are potentially able to better exploit the additional spatial information and deal with unwanted variation when compared to the more traditional per-pixel approach </w:t>
        </w:r>
        <w:r>
          <w:fldChar w:fldCharType="begin" w:fldLock="1"/>
        </w:r>
        <w: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fldChar w:fldCharType="separate"/>
        </w:r>
        <w:r w:rsidRPr="00FA5B49">
          <w:rPr>
            <w:noProof/>
          </w:rPr>
          <w:t>(Ghosh and Joshi, 2014; Ouyang et al., 2011)</w:t>
        </w:r>
        <w:r>
          <w:fldChar w:fldCharType="end"/>
        </w:r>
        <w:r>
          <w:t xml:space="preserve">.  The segmentation problem is however </w:t>
        </w:r>
        <w:r>
          <w:lastRenderedPageBreak/>
          <w:t xml:space="preserve">recognised as being poorly posed, requiring manual adjustment of parameters and being difficult to solve robustly </w:t>
        </w:r>
        <w:r>
          <w:fldChar w:fldCharType="begin" w:fldLock="1"/>
        </w:r>
        <w:r>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fldChar w:fldCharType="separate"/>
        </w:r>
        <w:r w:rsidRPr="00925D5C">
          <w:rPr>
            <w:noProof/>
          </w:rPr>
          <w:t>(Baraldi et al., 2010)</w:t>
        </w:r>
        <w:r>
          <w:fldChar w:fldCharType="end"/>
        </w:r>
        <w:r>
          <w:t xml:space="preserve">.  </w:t>
        </w:r>
      </w:ins>
    </w:p>
    <w:p w14:paraId="3D3818C9" w14:textId="77777777" w:rsidR="005C22B9" w:rsidRDefault="005C22B9" w:rsidP="00F16830">
      <w:pPr>
        <w:spacing w:line="360" w:lineRule="auto"/>
        <w:jc w:val="both"/>
        <w:rPr>
          <w:ins w:id="212" w:author="dugalh" w:date="2017-06-16T20:17:00Z"/>
        </w:rPr>
      </w:pPr>
    </w:p>
    <w:p w14:paraId="0CE5795E" w14:textId="76E1C64B" w:rsidR="00F16830" w:rsidRDefault="005C22B9" w:rsidP="00F16830">
      <w:pPr>
        <w:spacing w:line="360" w:lineRule="auto"/>
        <w:jc w:val="both"/>
        <w:rPr>
          <w:ins w:id="213" w:author="dugalh" w:date="2017-04-16T13:20:00Z"/>
        </w:rPr>
      </w:pPr>
      <w:r>
        <w:rPr>
          <w:rStyle w:val="CommentReference"/>
        </w:rPr>
        <w:commentReference w:id="214"/>
      </w:r>
      <w:ins w:id="215" w:author="dugalh" w:date="2017-04-16T13:20:00Z">
        <w:r w:rsidR="00F16830">
          <w:t xml:space="preserve">The image resolution of 0.5m, combined with the tendency of </w:t>
        </w:r>
        <w:proofErr w:type="spellStart"/>
        <w:r w:rsidR="00F16830" w:rsidRPr="0084644E">
          <w:t>Spekboom</w:t>
        </w:r>
        <w:proofErr w:type="spellEnd"/>
        <w:r w:rsidR="00F16830">
          <w:t xml:space="preserve"> to grow in continuous stands, meant that there was little spectral mixing and pixels covering </w:t>
        </w:r>
        <w:proofErr w:type="spellStart"/>
        <w:r w:rsidR="00F16830" w:rsidRPr="0084644E">
          <w:t>Spekboom</w:t>
        </w:r>
        <w:proofErr w:type="spellEnd"/>
        <w:r w:rsidR="00F16830">
          <w:t xml:space="preserve"> were relatively pure.  This supported a per-pixel classification approach</w:t>
        </w:r>
      </w:ins>
      <w:ins w:id="216" w:author="dugalh" w:date="2017-06-16T20:14:00Z">
        <w:r>
          <w:t xml:space="preserve"> to distinguish </w:t>
        </w:r>
        <w:proofErr w:type="spellStart"/>
        <w:r>
          <w:t>Spekboom</w:t>
        </w:r>
        <w:proofErr w:type="spellEnd"/>
        <w:r>
          <w:t xml:space="preserve"> from the surrounding vegetation</w:t>
        </w:r>
      </w:ins>
      <w:del w:id="217" w:author="dugalh" w:date="2017-06-16T20:14:00Z">
        <w:r w:rsidDel="005C22B9">
          <w:delText xml:space="preserve"> using a statistical pattern recognition methodology</w:delText>
        </w:r>
      </w:del>
      <w:ins w:id="218" w:author="dugalh" w:date="2017-04-16T13:20:00Z">
        <w:r w:rsidR="00F16830">
          <w:t xml:space="preserve">.  </w:t>
        </w:r>
      </w:ins>
      <w:ins w:id="219" w:author="dugalh" w:date="2017-06-16T20:16:00Z">
        <w:r>
          <w:t xml:space="preserve">The </w:t>
        </w:r>
        <w:proofErr w:type="gramStart"/>
        <w:r>
          <w:t>pixel based</w:t>
        </w:r>
        <w:proofErr w:type="gramEnd"/>
        <w:r>
          <w:t xml:space="preserve"> approach also </w:t>
        </w:r>
      </w:ins>
      <w:ins w:id="220" w:author="dugalh" w:date="2017-06-16T20:18:00Z">
        <w:r w:rsidR="00482CAF">
          <w:t>allowe</w:t>
        </w:r>
      </w:ins>
      <w:ins w:id="221" w:author="dugalh" w:date="2017-06-16T20:16:00Z">
        <w:r w:rsidR="00482CAF">
          <w:t>d</w:t>
        </w:r>
        <w:r>
          <w:t xml:space="preserve"> the complexities </w:t>
        </w:r>
        <w:r>
          <w:rPr>
            <w:rStyle w:val="CommentReference"/>
          </w:rPr>
          <w:commentReference w:id="222"/>
        </w:r>
        <w:r>
          <w:t xml:space="preserve">associated with segmentation </w:t>
        </w:r>
      </w:ins>
      <w:ins w:id="223" w:author="dugalh" w:date="2017-06-16T20:18:00Z">
        <w:r w:rsidR="00482CAF">
          <w:t>to</w:t>
        </w:r>
      </w:ins>
      <w:ins w:id="224" w:author="dugalh" w:date="2017-06-16T20:16:00Z">
        <w:r>
          <w:t xml:space="preserve"> be </w:t>
        </w:r>
        <w:commentRangeStart w:id="225"/>
        <w:r>
          <w:t>avoided</w:t>
        </w:r>
      </w:ins>
      <w:commentRangeEnd w:id="225"/>
      <w:ins w:id="226" w:author="dugalh" w:date="2017-06-16T20:19:00Z">
        <w:r w:rsidR="00482CAF">
          <w:rPr>
            <w:rStyle w:val="CommentReference"/>
          </w:rPr>
          <w:commentReference w:id="225"/>
        </w:r>
      </w:ins>
      <w:ins w:id="227" w:author="dugalh" w:date="2017-06-16T20:16:00Z">
        <w:r>
          <w:t xml:space="preserve">.   </w:t>
        </w:r>
      </w:ins>
      <w:ins w:id="228" w:author="dugalh" w:date="2017-04-16T13:20:00Z">
        <w:r w:rsidR="00F16830">
          <w:t xml:space="preserve">The fractional canopy cover was determined as the portion of pixels classified as </w:t>
        </w:r>
        <w:proofErr w:type="spellStart"/>
        <w:r w:rsidR="00F16830" w:rsidRPr="0084644E">
          <w:t>Spekboom</w:t>
        </w:r>
        <w:proofErr w:type="spellEnd"/>
        <w:r w:rsidR="00F16830">
          <w:t xml:space="preserve"> over an area of interest.  </w:t>
        </w:r>
      </w:ins>
    </w:p>
    <w:p w14:paraId="5C9A870F" w14:textId="77777777" w:rsidR="00F16830" w:rsidRDefault="00F16830" w:rsidP="00F16830">
      <w:pPr>
        <w:spacing w:line="360" w:lineRule="auto"/>
        <w:jc w:val="both"/>
        <w:rPr>
          <w:ins w:id="229" w:author="dugalh" w:date="2017-04-16T13:20:00Z"/>
        </w:rPr>
      </w:pPr>
    </w:p>
    <w:p w14:paraId="773C416A" w14:textId="7B17A924" w:rsidR="00F16830" w:rsidRDefault="00F16830">
      <w:pPr>
        <w:pStyle w:val="Heading2"/>
        <w:pPrChange w:id="230" w:author="dugalh" w:date="2017-04-16T13:20:00Z">
          <w:pPr>
            <w:pStyle w:val="1TeksCharChar"/>
          </w:pPr>
        </w:pPrChange>
      </w:pPr>
      <w:commentRangeStart w:id="231"/>
      <w:ins w:id="232" w:author="dugalh" w:date="2017-04-16T13:20:00Z">
        <w:r>
          <w:t>Data Collection</w:t>
        </w:r>
      </w:ins>
      <w:commentRangeEnd w:id="231"/>
      <w:ins w:id="233" w:author="dugalh" w:date="2017-04-16T13:22:00Z">
        <w:r w:rsidR="008539F9">
          <w:rPr>
            <w:rStyle w:val="CommentReference"/>
            <w:b w:val="0"/>
          </w:rPr>
          <w:commentReference w:id="231"/>
        </w:r>
      </w:ins>
    </w:p>
    <w:p w14:paraId="5B46EFC3" w14:textId="0E28A64B" w:rsidR="00D61588" w:rsidDel="008F22FC" w:rsidRDefault="00BB1598">
      <w:pPr>
        <w:spacing w:line="360" w:lineRule="auto"/>
        <w:jc w:val="both"/>
        <w:rPr>
          <w:del w:id="234" w:author="dugalh" w:date="2017-04-16T14:29:00Z"/>
        </w:rPr>
        <w:pPrChange w:id="235" w:author="dugalh" w:date="2017-04-16T14:29:00Z">
          <w:pPr>
            <w:pStyle w:val="1TeksCharChar"/>
          </w:pPr>
        </w:pPrChange>
      </w:pPr>
      <w:commentRangeStart w:id="236"/>
      <w:ins w:id="237" w:author="dugalh" w:date="2017-04-16T14:17:00Z">
        <w:r>
          <w:t>T</w:t>
        </w:r>
      </w:ins>
      <w:ins w:id="238" w:author="dugalh" w:date="2017-04-16T13:27:00Z">
        <w:r w:rsidR="008539F9">
          <w:t>wo datasets</w:t>
        </w:r>
      </w:ins>
      <w:ins w:id="239" w:author="dugalh" w:date="2017-04-16T14:17:00Z">
        <w:r>
          <w:t xml:space="preserve"> </w:t>
        </w:r>
        <w:proofErr w:type="gramStart"/>
        <w:r>
          <w:t>were constructed</w:t>
        </w:r>
      </w:ins>
      <w:proofErr w:type="gramEnd"/>
      <w:ins w:id="240" w:author="dugalh" w:date="2017-04-16T14:18:00Z">
        <w:r>
          <w:t xml:space="preserve">: one </w:t>
        </w:r>
      </w:ins>
      <w:ins w:id="241" w:author="dugalh" w:date="2017-04-16T14:23:00Z">
        <w:r>
          <w:t xml:space="preserve">for evaluating the canopy cover estimates obtained from the classifier outputs and a second </w:t>
        </w:r>
      </w:ins>
      <w:ins w:id="242" w:author="dugalh" w:date="2017-04-16T14:18:00Z">
        <w:r>
          <w:t>for training and evaluating the classifier on a per-pixel basis</w:t>
        </w:r>
      </w:ins>
      <w:commentRangeEnd w:id="236"/>
      <w:ins w:id="243" w:author="dugalh" w:date="2017-04-16T14:24:00Z">
        <w:r>
          <w:rPr>
            <w:rStyle w:val="CommentReference"/>
          </w:rPr>
          <w:commentReference w:id="236"/>
        </w:r>
      </w:ins>
      <w:ins w:id="244" w:author="dugalh" w:date="2017-04-16T14:25:00Z">
        <w:r>
          <w:t>.</w:t>
        </w:r>
      </w:ins>
      <w:ins w:id="245" w:author="dugalh" w:date="2017-04-16T13:27:00Z">
        <w:r w:rsidR="008539F9">
          <w:t xml:space="preserve"> </w:t>
        </w:r>
      </w:ins>
      <w:ins w:id="246" w:author="dugalh" w:date="2017-04-16T14:27:00Z">
        <w:r w:rsidR="008F22FC">
          <w:t xml:space="preserve"> The first data set consisted of </w:t>
        </w:r>
      </w:ins>
      <w:ins w:id="247" w:author="dugalh" w:date="2017-04-16T14:28:00Z">
        <w:r w:rsidR="008F22FC">
          <w:t>in situ</w:t>
        </w:r>
      </w:ins>
      <w:ins w:id="248" w:author="dugalh" w:date="2017-04-16T14:27:00Z">
        <w:r w:rsidR="008F22FC">
          <w:t xml:space="preserve"> estimates of canopy cover </w:t>
        </w:r>
      </w:ins>
    </w:p>
    <w:p w14:paraId="4B68F231" w14:textId="7CBB8DCC" w:rsidR="00D61588" w:rsidRDefault="00D61588" w:rsidP="00D61588">
      <w:pPr>
        <w:pStyle w:val="1TeksCharChar"/>
      </w:pPr>
      <w:commentRangeStart w:id="249"/>
      <w:del w:id="250" w:author="dugalh" w:date="2017-04-13T22:49:00Z">
        <w:r w:rsidDel="009D2B83">
          <w:delText>C</w:delText>
        </w:r>
      </w:del>
      <w:del w:id="251" w:author="dugalh" w:date="2017-04-16T14:29:00Z">
        <w:r w:rsidDel="008F22FC">
          <w:delText xml:space="preserve">anopy cover </w:delText>
        </w:r>
      </w:del>
      <w:del w:id="252" w:author="dugalh" w:date="2017-04-13T22:49:00Z">
        <w:r w:rsidDel="009D2B83">
          <w:delText>ground truth</w:delText>
        </w:r>
      </w:del>
      <w:del w:id="253" w:author="dugalh" w:date="2017-04-16T14:29:00Z">
        <w:r w:rsidDel="008F22FC">
          <w:delText xml:space="preserve"> </w:delText>
        </w:r>
        <w:commentRangeEnd w:id="249"/>
        <w:r w:rsidR="00000CC8" w:rsidDel="008F22FC">
          <w:rPr>
            <w:rStyle w:val="CommentReference"/>
          </w:rPr>
          <w:commentReference w:id="249"/>
        </w:r>
      </w:del>
      <w:del w:id="254" w:author="dugalh" w:date="2017-04-13T22:49:00Z">
        <w:r w:rsidDel="009D2B83">
          <w:delText>was</w:delText>
        </w:r>
      </w:del>
      <w:del w:id="255" w:author="dugalh" w:date="2017-04-13T22:57:00Z">
        <w:r w:rsidDel="00A24F89">
          <w:delText xml:space="preserve"> </w:delText>
        </w:r>
      </w:del>
      <w:proofErr w:type="gramStart"/>
      <w:r>
        <w:t>acquired</w:t>
      </w:r>
      <w:proofErr w:type="gramEnd"/>
      <w:r>
        <w:t xml:space="preserve"> at 20 different sites, each of roughly one hectare.  A botanist with experience in the area provided expertise in the selection of sites to encompass variation in geology, habitat and level of degradation.  Boundary </w:t>
      </w:r>
      <w:proofErr w:type="gramStart"/>
      <w:r>
        <w:t>polygons,</w:t>
      </w:r>
      <w:proofErr w:type="gramEnd"/>
      <w:r>
        <w:t xml:space="preserve"> were recorded for each site by walking the perimeter with a </w:t>
      </w:r>
      <w:commentRangeStart w:id="256"/>
      <w:r>
        <w:t xml:space="preserve">DGPS </w:t>
      </w:r>
      <w:commentRangeEnd w:id="256"/>
      <w:r w:rsidR="00E21737">
        <w:rPr>
          <w:rStyle w:val="CommentReference"/>
        </w:rPr>
        <w:commentReference w:id="256"/>
      </w:r>
      <w:r>
        <w:t xml:space="preserve">device.  </w:t>
      </w:r>
      <w:r w:rsidR="00916A1A">
        <w:t xml:space="preserve">The DGPS coordinates </w:t>
      </w:r>
      <w:proofErr w:type="gramStart"/>
      <w:r>
        <w:t>were post-processed</w:t>
      </w:r>
      <w:proofErr w:type="gramEnd"/>
      <w:r>
        <w:t xml:space="preserve"> to provide </w:t>
      </w:r>
      <w:r w:rsidR="00916A1A">
        <w:t>about 30cm</w:t>
      </w:r>
      <w:r>
        <w:t xml:space="preserve"> accuracy.  </w:t>
      </w:r>
      <w:commentRangeStart w:id="257"/>
      <w:del w:id="258" w:author="dugalh" w:date="2017-06-16T20:24:00Z">
        <w:r w:rsidR="00916A1A" w:rsidDel="00482CAF">
          <w:delText>Visual e</w:delText>
        </w:r>
      </w:del>
      <w:ins w:id="259" w:author="dugalh" w:date="2017-06-16T20:24:00Z">
        <w:r w:rsidR="00482CAF">
          <w:t>E</w:t>
        </w:r>
      </w:ins>
      <w:r>
        <w:t xml:space="preserve">stimates </w:t>
      </w:r>
      <w:commentRangeEnd w:id="257"/>
      <w:r w:rsidR="00916A1A">
        <w:rPr>
          <w:rStyle w:val="CommentReference"/>
        </w:rPr>
        <w:commentReference w:id="257"/>
      </w:r>
      <w:r>
        <w:t xml:space="preserve">of canopy cover inside the </w:t>
      </w:r>
      <w:del w:id="260" w:author="dugalh" w:date="2017-04-13T22:56:00Z">
        <w:r w:rsidDel="00A24F89">
          <w:delText xml:space="preserve">polygons </w:delText>
        </w:r>
      </w:del>
      <w:ins w:id="261" w:author="dugalh" w:date="2017-04-13T22:56:00Z">
        <w:r w:rsidR="00A24F89">
          <w:t xml:space="preserve">site perimeters </w:t>
        </w:r>
      </w:ins>
      <w:proofErr w:type="gramStart"/>
      <w:r>
        <w:t xml:space="preserve">were </w:t>
      </w:r>
      <w:r w:rsidR="00916A1A">
        <w:t>made</w:t>
      </w:r>
      <w:proofErr w:type="gramEnd"/>
      <w:r>
        <w:t xml:space="preserve"> </w:t>
      </w:r>
      <w:r w:rsidR="00E21737">
        <w:t>during the field visits</w:t>
      </w:r>
      <w:del w:id="262"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w:t>
      </w:r>
      <w:proofErr w:type="gramStart"/>
      <w:r>
        <w:t>are shown</w:t>
      </w:r>
      <w:proofErr w:type="gramEnd"/>
      <w:r>
        <w:t xml:space="preserve">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263" w:author="dugalh" w:date="2017-04-13T23:17:00Z">
        <w:r w:rsidR="00B931F9">
          <w:t xml:space="preserve">surrounding </w:t>
        </w:r>
      </w:ins>
      <w:ins w:id="264" w:author="dugalh" w:date="2017-04-13T23:18:00Z">
        <w:r w:rsidR="00B931F9">
          <w:t>(</w:t>
        </w:r>
      </w:ins>
      <w:ins w:id="265" w:author="dugalh" w:date="2017-09-18T16:25:00Z">
        <w:r w:rsidR="00D56CDA">
          <w:t>“</w:t>
        </w:r>
      </w:ins>
      <w:commentRangeStart w:id="266"/>
      <w:commentRangeStart w:id="267"/>
      <w:r>
        <w:t>mosaic</w:t>
      </w:r>
      <w:ins w:id="268" w:author="dugalh" w:date="2017-09-18T16:25:00Z">
        <w:r w:rsidR="00D56CDA">
          <w:t>”</w:t>
        </w:r>
      </w:ins>
      <w:ins w:id="269" w:author="dugalh" w:date="2017-04-13T23:18:00Z">
        <w:r w:rsidR="00B931F9">
          <w:t>)</w:t>
        </w:r>
      </w:ins>
      <w:r>
        <w:t xml:space="preserve"> </w:t>
      </w:r>
      <w:commentRangeEnd w:id="266"/>
      <w:r w:rsidR="00916A1A">
        <w:rPr>
          <w:rStyle w:val="CommentReference"/>
        </w:rPr>
        <w:commentReference w:id="266"/>
      </w:r>
      <w:commentRangeEnd w:id="267"/>
      <w:r w:rsidR="006E3C3B">
        <w:rPr>
          <w:rStyle w:val="CommentReference"/>
        </w:rPr>
        <w:commentReference w:id="267"/>
      </w:r>
      <w:r>
        <w:t>vegetation</w:t>
      </w:r>
      <w:ins w:id="270" w:author="dugalh" w:date="2017-04-13T23:18:00Z">
        <w:r w:rsidR="00B931F9">
          <w:t xml:space="preserve"> type</w:t>
        </w:r>
      </w:ins>
      <w:r>
        <w:t xml:space="preserve">, geology and </w:t>
      </w:r>
      <w:r w:rsidR="00916A1A">
        <w:t xml:space="preserve">estimated </w:t>
      </w:r>
      <w:r>
        <w:t xml:space="preserve">canopy cover for each site </w:t>
      </w:r>
      <w:proofErr w:type="gramStart"/>
      <w:r>
        <w:t>are given</w:t>
      </w:r>
      <w:proofErr w:type="gramEnd"/>
      <w:r>
        <w:t xml:space="preserve">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ins w:id="271" w:author="dugalh" w:date="2017-04-13T23:26:00Z">
        <w:r w:rsidR="003F0D6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ins>
      <w:del w:id="272" w:author="dugalh" w:date="2017-04-13T23:26:00Z">
        <w:r w:rsidR="003F0D6E" w:rsidDel="003F0D6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delInstrText>
        </w:r>
      </w:del>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273"/>
      <w:del w:id="274"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273"/>
      <w:r w:rsidR="00F8201B">
        <w:rPr>
          <w:rStyle w:val="CommentReference"/>
        </w:rPr>
        <w:commentReference w:id="273"/>
      </w:r>
      <w:commentRangeStart w:id="275"/>
      <w:commentRangeStart w:id="276"/>
      <w:r>
        <w:t xml:space="preserve">This data set </w:t>
      </w:r>
      <w:proofErr w:type="gramStart"/>
      <w:r>
        <w:t>is referred</w:t>
      </w:r>
      <w:proofErr w:type="gramEnd"/>
      <w:r>
        <w:t xml:space="preserve"> to as the “</w:t>
      </w:r>
      <w:del w:id="277" w:author="dugalh" w:date="2017-04-14T13:14:00Z">
        <w:r w:rsidDel="00F8201B">
          <w:delText>field ground truth</w:delText>
        </w:r>
      </w:del>
      <w:ins w:id="278" w:author="dugalh" w:date="2017-04-14T13:14:00Z">
        <w:r w:rsidR="00F8201B">
          <w:t>in situ canopy cover data</w:t>
        </w:r>
      </w:ins>
      <w:r>
        <w:t>”</w:t>
      </w:r>
      <w:ins w:id="279" w:author="dugalh" w:date="2017-04-16T14:22:00Z">
        <w:r w:rsidR="00BB1598">
          <w:t xml:space="preserve"> and was used for evaluating the </w:t>
        </w:r>
      </w:ins>
      <w:ins w:id="280" w:author="dugalh" w:date="2017-04-16T17:42:00Z">
        <w:r w:rsidR="0089437E">
          <w:t xml:space="preserve">accuracy of </w:t>
        </w:r>
      </w:ins>
      <w:ins w:id="281" w:author="dugalh" w:date="2017-04-16T14:22:00Z">
        <w:r w:rsidR="00BB1598">
          <w:t>canopy cover estimates obtained from the classifier output</w:t>
        </w:r>
      </w:ins>
      <w:r>
        <w:t xml:space="preserve">. </w:t>
      </w:r>
      <w:commentRangeEnd w:id="275"/>
      <w:r w:rsidR="00916A1A">
        <w:rPr>
          <w:rStyle w:val="CommentReference"/>
        </w:rPr>
        <w:commentReference w:id="275"/>
      </w:r>
      <w:commentRangeEnd w:id="276"/>
      <w:r w:rsidR="006E3C3B">
        <w:rPr>
          <w:rStyle w:val="CommentReference"/>
        </w:rPr>
        <w:commentReference w:id="276"/>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282" w:author="dugalh" w:date="2017-04-14T13:15:00Z">
        <w:r w:rsidDel="00F8201B">
          <w:delText>ground truth</w:delText>
        </w:r>
      </w:del>
      <w:ins w:id="283" w:author="dugalh" w:date="2017-04-14T13:15:00Z">
        <w:r w:rsidR="00F8201B">
          <w:t>site perimeter</w:t>
        </w:r>
      </w:ins>
      <w:del w:id="284" w:author="dugalh" w:date="2017-04-14T13:15:00Z">
        <w:r w:rsidDel="00F8201B">
          <w:delText xml:space="preserve"> polygon</w:delText>
        </w:r>
      </w:del>
      <w:r>
        <w:t xml:space="preserve">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349"/>
      </w:tblGrid>
      <w:tr w:rsidR="00D61588" w14:paraId="3B1E0478" w14:textId="77777777" w:rsidTr="007C5F60">
        <w:tc>
          <w:tcPr>
            <w:tcW w:w="4820" w:type="dxa"/>
          </w:tcPr>
          <w:p w14:paraId="5FDBF9DC" w14:textId="1BA8D70C" w:rsidR="00D61588" w:rsidRDefault="00D61588" w:rsidP="00F4774D">
            <w:pPr>
              <w:pStyle w:val="Caption"/>
            </w:pPr>
            <w:bookmarkStart w:id="285" w:name="_Ref392342998"/>
            <w:bookmarkStart w:id="286" w:name="_Ref392342738"/>
            <w:bookmarkStart w:id="287" w:name="_Toc394582256"/>
            <w:bookmarkStart w:id="288"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285"/>
            <w:r w:rsidRPr="00D75F03">
              <w:t xml:space="preserve">  </w:t>
            </w:r>
            <w:commentRangeStart w:id="289"/>
            <w:commentRangeStart w:id="290"/>
            <w:commentRangeStart w:id="291"/>
            <w:r w:rsidRPr="00D75F03">
              <w:t xml:space="preserve">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286"/>
            <w:bookmarkEnd w:id="287"/>
            <w:bookmarkEnd w:id="288"/>
            <w:r w:rsidRPr="00D75F03">
              <w:t xml:space="preserve"> </w:t>
            </w:r>
            <w:commentRangeEnd w:id="289"/>
            <w:r w:rsidR="00916A1A">
              <w:rPr>
                <w:rStyle w:val="CommentReference"/>
                <w:bCs w:val="0"/>
                <w:lang w:eastAsia="en-US"/>
              </w:rPr>
              <w:commentReference w:id="289"/>
            </w:r>
            <w:commentRangeEnd w:id="290"/>
            <w:r w:rsidR="00482CAF">
              <w:rPr>
                <w:rStyle w:val="CommentReference"/>
                <w:bCs w:val="0"/>
                <w:lang w:eastAsia="en-US"/>
              </w:rPr>
              <w:commentReference w:id="290"/>
            </w:r>
            <w:commentRangeEnd w:id="291"/>
            <w:r w:rsidR="00D56CDA">
              <w:rPr>
                <w:rStyle w:val="CommentReference"/>
                <w:bCs w:val="0"/>
                <w:lang w:eastAsia="en-US"/>
              </w:rPr>
              <w:commentReference w:id="291"/>
            </w:r>
          </w:p>
        </w:tc>
        <w:tc>
          <w:tcPr>
            <w:tcW w:w="4527" w:type="dxa"/>
          </w:tcPr>
          <w:p w14:paraId="150D5261" w14:textId="35A980C0" w:rsidR="00D61588" w:rsidRPr="00D75F03" w:rsidRDefault="00D61588" w:rsidP="007C5F60">
            <w:pPr>
              <w:pStyle w:val="1FigureTablesource"/>
            </w:pPr>
            <w:r w:rsidRPr="00F4774D">
              <w:rPr>
                <w:sz w:val="20"/>
              </w:rPr>
              <w:t xml:space="preserve">Source: </w:t>
            </w:r>
            <w:r w:rsidRPr="00F4774D">
              <w:rPr>
                <w:sz w:val="20"/>
              </w:rPr>
              <w:fldChar w:fldCharType="begin" w:fldLock="1"/>
            </w:r>
            <w:r w:rsidR="0012318C">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Pr="00F4774D">
              <w:rPr>
                <w:sz w:val="20"/>
              </w:rPr>
              <w:fldChar w:fldCharType="separate"/>
            </w:r>
            <w:r w:rsidR="00925D5C" w:rsidRPr="00925D5C">
              <w:rPr>
                <w:noProof/>
                <w:sz w:val="20"/>
              </w:rPr>
              <w:t>(Vlok et al.,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292"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292"/>
      <w:r w:rsidRPr="00F4774D">
        <w:t xml:space="preserve">   </w:t>
      </w:r>
      <w:commentRangeStart w:id="293"/>
      <w:del w:id="294" w:author="dugalh" w:date="2017-04-14T13:15:00Z">
        <w:r w:rsidRPr="00F4774D" w:rsidDel="00F8201B">
          <w:delText>Field ground truth site</w:delText>
        </w:r>
      </w:del>
      <w:ins w:id="295" w:author="dugalh" w:date="2017-04-14T13:15:00Z">
        <w:r w:rsidR="00F8201B">
          <w:t>In situ canopy cover data</w:t>
        </w:r>
      </w:ins>
      <w:del w:id="296" w:author="dugalh" w:date="2017-04-14T13:16:00Z">
        <w:r w:rsidRPr="00F4774D" w:rsidDel="00F8201B">
          <w:delText xml:space="preserve"> </w:delText>
        </w:r>
        <w:commentRangeEnd w:id="293"/>
        <w:r w:rsidR="00916A1A" w:rsidDel="00F8201B">
          <w:rPr>
            <w:rStyle w:val="CommentReference"/>
            <w:bCs w:val="0"/>
          </w:rPr>
          <w:commentReference w:id="293"/>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03C8A19A" w:rsidR="00D61588" w:rsidRPr="008E0C3A" w:rsidRDefault="00D61588" w:rsidP="001239FB">
            <w:pPr>
              <w:rPr>
                <w:sz w:val="16"/>
                <w:lang w:val="en-ZA"/>
              </w:rPr>
            </w:pPr>
            <w:commentRangeStart w:id="297"/>
            <w:commentRangeStart w:id="298"/>
            <w:del w:id="299" w:author="dugalh" w:date="2017-04-13T23:20:00Z">
              <w:r w:rsidRPr="008E0C3A" w:rsidDel="003F0D6E">
                <w:rPr>
                  <w:sz w:val="16"/>
                </w:rPr>
                <w:delText>Pristine</w:delText>
              </w:r>
            </w:del>
            <w:commentRangeEnd w:id="297"/>
            <w:commentRangeEnd w:id="298"/>
            <w:ins w:id="300" w:author="dugalh" w:date="2017-04-13T23:20:00Z">
              <w:r w:rsidR="003F0D6E">
                <w:rPr>
                  <w:sz w:val="16"/>
                </w:rPr>
                <w:t>Intact</w:t>
              </w:r>
            </w:ins>
            <w:r w:rsidR="00E21737">
              <w:rPr>
                <w:rStyle w:val="CommentReference"/>
                <w:lang w:eastAsia="en-US"/>
              </w:rPr>
              <w:commentReference w:id="297"/>
            </w:r>
            <w:r w:rsidR="003F0D6E">
              <w:rPr>
                <w:rStyle w:val="CommentReference"/>
                <w:lang w:eastAsia="en-US"/>
              </w:rPr>
              <w:commentReference w:id="298"/>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01" w:author="dugalh" w:date="2017-04-13T23:20:00Z">
              <w:r w:rsidRPr="008E0C3A" w:rsidDel="003F0D6E">
                <w:rPr>
                  <w:sz w:val="16"/>
                </w:rPr>
                <w:delText>Pristine</w:delText>
              </w:r>
            </w:del>
            <w:ins w:id="302"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03" w:author="dugalh" w:date="2017-04-13T23:20:00Z">
              <w:r w:rsidRPr="008E0C3A" w:rsidDel="003F0D6E">
                <w:rPr>
                  <w:sz w:val="16"/>
                </w:rPr>
                <w:delText>Pristine</w:delText>
              </w:r>
            </w:del>
            <w:ins w:id="304"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05" w:author="dugalh" w:date="2017-04-13T23:20:00Z">
              <w:r w:rsidRPr="008E0C3A" w:rsidDel="003F0D6E">
                <w:rPr>
                  <w:sz w:val="16"/>
                </w:rPr>
                <w:delText>Pristine</w:delText>
              </w:r>
            </w:del>
            <w:ins w:id="306"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07" w:author="dugalh" w:date="2017-04-13T23:20:00Z">
              <w:r w:rsidRPr="008E0C3A" w:rsidDel="003F0D6E">
                <w:rPr>
                  <w:sz w:val="16"/>
                </w:rPr>
                <w:delText>Pristine</w:delText>
              </w:r>
            </w:del>
            <w:ins w:id="308"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09" w:author="dugalh" w:date="2017-04-13T23:20:00Z">
              <w:r w:rsidRPr="008E0C3A" w:rsidDel="003F0D6E">
                <w:rPr>
                  <w:sz w:val="16"/>
                </w:rPr>
                <w:delText>Pristine</w:delText>
              </w:r>
            </w:del>
            <w:ins w:id="310"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11" w:author="dugalh" w:date="2017-04-13T23:20:00Z">
              <w:r w:rsidRPr="008E0C3A" w:rsidDel="003F0D6E">
                <w:rPr>
                  <w:sz w:val="16"/>
                </w:rPr>
                <w:delText>Pristine</w:delText>
              </w:r>
            </w:del>
            <w:ins w:id="312"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13" w:author="dugalh" w:date="2017-04-13T23:20:00Z">
              <w:r w:rsidRPr="008E0C3A" w:rsidDel="003F0D6E">
                <w:rPr>
                  <w:sz w:val="16"/>
                </w:rPr>
                <w:delText>Pristine</w:delText>
              </w:r>
            </w:del>
            <w:ins w:id="314"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15" w:author="dugalh" w:date="2017-04-13T23:20:00Z">
              <w:r w:rsidRPr="008E0C3A" w:rsidDel="003F0D6E">
                <w:rPr>
                  <w:sz w:val="16"/>
                </w:rPr>
                <w:delText>Pristine</w:delText>
              </w:r>
            </w:del>
            <w:ins w:id="316"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17" w:author="dugalh" w:date="2017-04-13T23:20:00Z">
              <w:r w:rsidRPr="008E0C3A" w:rsidDel="003F0D6E">
                <w:rPr>
                  <w:sz w:val="16"/>
                </w:rPr>
                <w:delText>Pristine</w:delText>
              </w:r>
            </w:del>
            <w:ins w:id="318"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19" w:author="dugalh" w:date="2017-04-13T23:20:00Z">
              <w:r w:rsidRPr="008E0C3A" w:rsidDel="003F0D6E">
                <w:rPr>
                  <w:sz w:val="16"/>
                </w:rPr>
                <w:delText>Pristine</w:delText>
              </w:r>
            </w:del>
            <w:ins w:id="320"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21" w:author="dugalh" w:date="2017-04-13T23:20:00Z">
              <w:r w:rsidRPr="008E0C3A" w:rsidDel="003F0D6E">
                <w:rPr>
                  <w:sz w:val="16"/>
                </w:rPr>
                <w:delText>Pristine</w:delText>
              </w:r>
            </w:del>
            <w:ins w:id="322"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77777777" w:rsidR="00D61588" w:rsidRDefault="00D61588" w:rsidP="00D61588">
      <w:r>
        <w:rPr>
          <w:noProof/>
          <w:lang w:eastAsia="en-GB"/>
        </w:rPr>
        <w:lastRenderedPageBreak/>
        <w:drawing>
          <wp:inline distT="0" distB="0" distL="0" distR="0" wp14:anchorId="19F38216" wp14:editId="2DD24B87">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432B95C2" w14:textId="36828395" w:rsidR="00D61588" w:rsidRPr="00F4774D" w:rsidRDefault="00D61588" w:rsidP="00F4774D">
      <w:pPr>
        <w:pStyle w:val="Caption"/>
      </w:pPr>
      <w:bookmarkStart w:id="323" w:name="_Ref392343684"/>
      <w:bookmarkStart w:id="324" w:name="_Toc394582257"/>
      <w:bookmarkStart w:id="325"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323"/>
      <w:r w:rsidRPr="00F4774D">
        <w:t xml:space="preserve">  </w:t>
      </w:r>
      <w:commentRangeStart w:id="326"/>
      <w:commentRangeStart w:id="327"/>
      <w:r w:rsidRPr="00F4774D">
        <w:t xml:space="preserve">Matjiesvlei2 </w:t>
      </w:r>
      <w:ins w:id="328" w:author="dugalh" w:date="2017-04-14T13:16:00Z">
        <w:r w:rsidR="00F8201B">
          <w:t xml:space="preserve">canopy cover </w:t>
        </w:r>
      </w:ins>
      <w:r w:rsidRPr="00F4774D">
        <w:t>ground truth site</w:t>
      </w:r>
      <w:bookmarkEnd w:id="324"/>
      <w:bookmarkEnd w:id="325"/>
      <w:r w:rsidRPr="00F4774D">
        <w:t xml:space="preserve"> </w:t>
      </w:r>
      <w:commentRangeEnd w:id="326"/>
      <w:r w:rsidR="00916A1A">
        <w:rPr>
          <w:rStyle w:val="CommentReference"/>
          <w:bCs w:val="0"/>
        </w:rPr>
        <w:commentReference w:id="326"/>
      </w:r>
      <w:commentRangeEnd w:id="327"/>
      <w:r w:rsidR="00D56CDA">
        <w:rPr>
          <w:rStyle w:val="CommentReference"/>
          <w:bCs w:val="0"/>
        </w:rPr>
        <w:commentReference w:id="327"/>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29" w:name="_Ref392440333"/>
      <w:bookmarkStart w:id="330" w:name="_Toc394582238"/>
      <w:bookmarkStart w:id="331" w:name="_Toc448324337"/>
      <w:moveFromRangeStart w:id="332" w:author="dugalh" w:date="2017-04-14T13:17:00Z" w:name="move479939167"/>
      <w:moveFrom w:id="333"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29"/>
        <w:r w:rsidDel="00F8201B">
          <w:t xml:space="preserve">   </w:t>
        </w:r>
        <w:r w:rsidRPr="00000CC8" w:rsidDel="00F8201B">
          <w:t xml:space="preserve">Class </w:t>
        </w:r>
        <w:commentRangeStart w:id="334"/>
        <w:r w:rsidRPr="00000CC8" w:rsidDel="00F8201B">
          <w:t>descriptions</w:t>
        </w:r>
        <w:bookmarkEnd w:id="330"/>
        <w:bookmarkEnd w:id="331"/>
        <w:commentRangeEnd w:id="334"/>
        <w:r w:rsidR="00000CC8" w:rsidDel="00F8201B">
          <w:rPr>
            <w:rStyle w:val="CommentReference"/>
            <w:bCs w:val="0"/>
          </w:rPr>
          <w:commentReference w:id="334"/>
        </w:r>
      </w:moveFrom>
    </w:p>
    <w:tbl>
      <w:tblPr>
        <w:tblStyle w:val="MyThesisTable"/>
        <w:tblW w:w="0" w:type="auto"/>
        <w:tblLook w:val="01E0" w:firstRow="1" w:lastRow="1" w:firstColumn="1" w:lastColumn="1" w:noHBand="0" w:noVBand="0"/>
      </w:tblPr>
      <w:tblGrid>
        <w:gridCol w:w="1338"/>
        <w:gridCol w:w="7688"/>
      </w:tblGrid>
      <w:tr w:rsidR="00D61588" w:rsidRPr="0002729A" w:rsidDel="00F8201B" w14:paraId="63365F6E" w14:textId="0D43FD7E" w:rsidTr="007C5F60">
        <w:trPr>
          <w:cnfStyle w:val="100000000000" w:firstRow="1" w:lastRow="0" w:firstColumn="0" w:lastColumn="0" w:oddVBand="0" w:evenVBand="0" w:oddHBand="0" w:evenHBand="0" w:firstRowFirstColumn="0" w:firstRowLastColumn="0" w:lastRowFirstColumn="0" w:lastRowLastColumn="0"/>
        </w:trPr>
        <w:tc>
          <w:tcPr>
            <w:tcW w:w="1346" w:type="dxa"/>
          </w:tcPr>
          <w:p w14:paraId="6F197ADD" w14:textId="310A1295" w:rsidR="00D61588" w:rsidRPr="008E0C3A" w:rsidDel="00F8201B" w:rsidRDefault="00D61588" w:rsidP="00C712CF">
            <w:pPr>
              <w:pStyle w:val="1TableText"/>
              <w:tabs>
                <w:tab w:val="num" w:pos="993"/>
              </w:tabs>
              <w:jc w:val="center"/>
            </w:pPr>
            <w:moveFrom w:id="335" w:author="dugalh" w:date="2017-04-14T13:17:00Z">
              <w:r w:rsidRPr="008E0C3A" w:rsidDel="00F8201B">
                <w:t>Class Name</w:t>
              </w:r>
            </w:moveFrom>
          </w:p>
        </w:tc>
        <w:tc>
          <w:tcPr>
            <w:tcW w:w="7873" w:type="dxa"/>
          </w:tcPr>
          <w:p w14:paraId="3F8B6F37" w14:textId="6A77B412" w:rsidR="00D61588" w:rsidRPr="008E0C3A" w:rsidDel="00F8201B" w:rsidRDefault="00D61588" w:rsidP="00C712CF">
            <w:pPr>
              <w:pStyle w:val="1TableText"/>
              <w:tabs>
                <w:tab w:val="num" w:pos="993"/>
              </w:tabs>
            </w:pPr>
            <w:moveFrom w:id="336" w:author="dugalh" w:date="2017-04-14T13:17:00Z">
              <w:r w:rsidRPr="008E0C3A" w:rsidDel="00F8201B">
                <w:t>Description</w:t>
              </w:r>
            </w:moveFrom>
          </w:p>
        </w:tc>
      </w:tr>
      <w:tr w:rsidR="00D61588" w:rsidRPr="0002729A" w:rsidDel="00F8201B" w14:paraId="3777C2E2" w14:textId="0A9E7770" w:rsidTr="007C5F60">
        <w:tc>
          <w:tcPr>
            <w:tcW w:w="1346" w:type="dxa"/>
          </w:tcPr>
          <w:p w14:paraId="37F7DF9F" w14:textId="082548E7" w:rsidR="00D61588" w:rsidRPr="0002729A" w:rsidDel="00F8201B" w:rsidRDefault="0084644E" w:rsidP="00C712CF">
            <w:pPr>
              <w:pStyle w:val="1TableText"/>
              <w:tabs>
                <w:tab w:val="num" w:pos="993"/>
              </w:tabs>
              <w:jc w:val="center"/>
            </w:pPr>
            <w:moveFrom w:id="337" w:author="dugalh" w:date="2017-04-14T13:17:00Z">
              <w:r w:rsidRPr="0084644E" w:rsidDel="00F8201B">
                <w:t>Spekboom</w:t>
              </w:r>
            </w:moveFrom>
          </w:p>
        </w:tc>
        <w:tc>
          <w:tcPr>
            <w:tcW w:w="7873" w:type="dxa"/>
          </w:tcPr>
          <w:p w14:paraId="3B4A9660" w14:textId="2715CE77" w:rsidR="00D61588" w:rsidRPr="008B03B5" w:rsidDel="00F8201B" w:rsidRDefault="0084644E" w:rsidP="00C712CF">
            <w:pPr>
              <w:pStyle w:val="1TableText"/>
              <w:tabs>
                <w:tab w:val="num" w:pos="993"/>
              </w:tabs>
              <w:rPr>
                <w:i/>
              </w:rPr>
            </w:pPr>
            <w:moveFrom w:id="338" w:author="dugalh" w:date="2017-04-14T13:17:00Z">
              <w:r w:rsidRPr="0084644E" w:rsidDel="00F8201B">
                <w:t>Spekboom</w:t>
              </w:r>
            </w:moveFrom>
          </w:p>
        </w:tc>
      </w:tr>
      <w:tr w:rsidR="00D61588" w:rsidRPr="0002729A" w:rsidDel="00F8201B" w14:paraId="55B5FF46" w14:textId="67A37822" w:rsidTr="007C5F60">
        <w:tc>
          <w:tcPr>
            <w:tcW w:w="1346" w:type="dxa"/>
          </w:tcPr>
          <w:p w14:paraId="087C220F" w14:textId="70E809E7" w:rsidR="00D61588" w:rsidRPr="0002729A" w:rsidDel="00F8201B" w:rsidRDefault="00D61588" w:rsidP="00C712CF">
            <w:pPr>
              <w:pStyle w:val="1TableText"/>
              <w:tabs>
                <w:tab w:val="num" w:pos="993"/>
              </w:tabs>
              <w:jc w:val="center"/>
            </w:pPr>
            <w:moveFrom w:id="339" w:author="dugalh" w:date="2017-04-14T13:17:00Z">
              <w:r w:rsidDel="00F8201B">
                <w:t>Tree</w:t>
              </w:r>
            </w:moveFrom>
          </w:p>
        </w:tc>
        <w:tc>
          <w:tcPr>
            <w:tcW w:w="7873" w:type="dxa"/>
          </w:tcPr>
          <w:p w14:paraId="1D3357A4" w14:textId="75CA2968" w:rsidR="00D61588" w:rsidRPr="0002729A" w:rsidDel="00F8201B" w:rsidRDefault="00D61588" w:rsidP="00C712CF">
            <w:pPr>
              <w:pStyle w:val="1TableText"/>
              <w:tabs>
                <w:tab w:val="num" w:pos="993"/>
              </w:tabs>
            </w:pPr>
            <w:moveFrom w:id="340" w:author="dugalh" w:date="2017-04-14T13:17:00Z">
              <w:r w:rsidDel="00F8201B">
                <w:t>A</w:t>
              </w:r>
              <w:r w:rsidRPr="007250D2" w:rsidDel="00F8201B">
                <w:t>ny recognisable tree</w:t>
              </w:r>
              <w:ins w:id="341" w:author="Adriaan Van Niekerk" w:date="2017-03-04T09:59:00Z">
                <w:r w:rsidR="00000CC8" w:rsidDel="00F8201B">
                  <w:t xml:space="preserve"> other than Spekboom</w:t>
                </w:r>
              </w:ins>
              <w:ins w:id="342" w:author="Adriaan Van Niekerk" w:date="2017-03-04T09:58:00Z">
                <w:r w:rsidR="00000CC8" w:rsidDel="00F8201B">
                  <w:t>,</w:t>
                </w:r>
              </w:ins>
              <w:r w:rsidDel="00F8201B">
                <w:t xml:space="preserve"> but es</w:t>
              </w:r>
              <w:r w:rsidRPr="007250D2" w:rsidDel="00F8201B">
                <w:t>peci</w:t>
              </w:r>
              <w:r w:rsidDel="00F8201B">
                <w:t>a</w:t>
              </w:r>
              <w:r w:rsidRPr="007250D2" w:rsidDel="00F8201B">
                <w:t>l</w:t>
              </w:r>
              <w:r w:rsidDel="00F8201B">
                <w:t>l</w:t>
              </w:r>
              <w:r w:rsidRPr="007250D2" w:rsidDel="00F8201B">
                <w:t xml:space="preserve">y the darker </w:t>
              </w:r>
              <w:r w:rsidRPr="007250D2" w:rsidDel="00F8201B">
                <w:rPr>
                  <w:i/>
                </w:rPr>
                <w:t>Euclea</w:t>
              </w:r>
              <w:r w:rsidRPr="007250D2" w:rsidDel="00F8201B">
                <w:t xml:space="preserve"> and </w:t>
              </w:r>
              <w:r w:rsidRPr="007250D2" w:rsidDel="00F8201B">
                <w:rPr>
                  <w:i/>
                </w:rPr>
                <w:t>Pappea</w:t>
              </w:r>
              <w:r w:rsidRPr="007250D2" w:rsidDel="00F8201B">
                <w:t xml:space="preserve"> trees </w:t>
              </w:r>
              <w:r w:rsidDel="00F8201B">
                <w:t xml:space="preserve">commonly </w:t>
              </w:r>
              <w:r w:rsidRPr="007250D2" w:rsidDel="00F8201B">
                <w:t xml:space="preserve">found intermingled in stands of </w:t>
              </w:r>
              <w:r w:rsidR="0084644E" w:rsidRPr="0084644E" w:rsidDel="00F8201B">
                <w:t>Spekboom</w:t>
              </w:r>
              <w:r w:rsidRPr="007250D2" w:rsidDel="00F8201B">
                <w:t>.</w:t>
              </w:r>
            </w:moveFrom>
          </w:p>
        </w:tc>
      </w:tr>
      <w:tr w:rsidR="00D61588" w:rsidRPr="0002729A" w:rsidDel="00F8201B" w14:paraId="1B21C4F4" w14:textId="38C0C93A" w:rsidTr="007C5F60">
        <w:tc>
          <w:tcPr>
            <w:tcW w:w="1346" w:type="dxa"/>
          </w:tcPr>
          <w:p w14:paraId="420F1252" w14:textId="368F50C2" w:rsidR="00D61588" w:rsidRPr="0002729A" w:rsidDel="00F8201B" w:rsidRDefault="00D61588" w:rsidP="00C712CF">
            <w:pPr>
              <w:pStyle w:val="1TableText"/>
              <w:tabs>
                <w:tab w:val="num" w:pos="993"/>
              </w:tabs>
              <w:jc w:val="center"/>
            </w:pPr>
            <w:moveFrom w:id="343" w:author="dugalh" w:date="2017-04-14T13:17:00Z">
              <w:r w:rsidDel="00F8201B">
                <w:t>Background</w:t>
              </w:r>
            </w:moveFrom>
          </w:p>
        </w:tc>
        <w:tc>
          <w:tcPr>
            <w:tcW w:w="7873" w:type="dxa"/>
          </w:tcPr>
          <w:p w14:paraId="573EB139" w14:textId="0833729E" w:rsidR="00D61588" w:rsidRPr="0002729A" w:rsidDel="00F8201B" w:rsidRDefault="00D61588" w:rsidP="00C712CF">
            <w:pPr>
              <w:pStyle w:val="1TableText"/>
              <w:tabs>
                <w:tab w:val="num" w:pos="993"/>
              </w:tabs>
            </w:pPr>
            <w:moveFrom w:id="344" w:author="dugalh" w:date="2017-04-14T13:17:00Z">
              <w:r w:rsidDel="00F8201B">
                <w:t>Bare ground, small shrubs, herbs and anything else not included in the first two classes.</w:t>
              </w:r>
            </w:moveFrom>
          </w:p>
        </w:tc>
      </w:tr>
    </w:tbl>
    <w:p w14:paraId="798D9808" w14:textId="56F487E4" w:rsidR="00D61588" w:rsidDel="00F8201B" w:rsidRDefault="00D61588" w:rsidP="00D61588">
      <w:pPr>
        <w:spacing w:line="360" w:lineRule="auto"/>
        <w:jc w:val="both"/>
      </w:pPr>
    </w:p>
    <w:moveFromRangeEnd w:id="332"/>
    <w:p w14:paraId="480E717A" w14:textId="23BEB79B" w:rsidR="00D61588" w:rsidRDefault="008F22FC" w:rsidP="00D61588">
      <w:pPr>
        <w:spacing w:line="360" w:lineRule="auto"/>
        <w:jc w:val="both"/>
      </w:pPr>
      <w:ins w:id="345" w:author="dugalh" w:date="2017-04-16T14:30:00Z">
        <w:r>
          <w:t>For the second data set, a</w:t>
        </w:r>
      </w:ins>
      <w:del w:id="346" w:author="dugalh" w:date="2017-04-16T14:30:00Z">
        <w:r w:rsidR="00916A1A" w:rsidDel="008F22FC">
          <w:delText>A</w:delText>
        </w:r>
      </w:del>
      <w:r w:rsidR="00D61588">
        <w:t xml:space="preserve"> labelling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12318C">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et al., 2009)", "plainTextFormattedCitation" : "(Mingguo et al., 2009)", "previouslyFormattedCitation" : "(Mingguo et al., 2009)" }, "properties" : { "noteIndex" : 0 }, "schema" : "https://github.com/citation-style-language/schema/raw/master/csl-citation.json" }</w:instrText>
      </w:r>
      <w:r w:rsidR="00D61588">
        <w:fldChar w:fldCharType="separate"/>
      </w:r>
      <w:r w:rsidR="00925D5C" w:rsidRPr="00925D5C">
        <w:rPr>
          <w:noProof/>
        </w:rPr>
        <w:t>(Mingguo et al., 2009)</w:t>
      </w:r>
      <w:r w:rsidR="00D61588">
        <w:fldChar w:fldCharType="end"/>
      </w:r>
      <w:r w:rsidR="00D61588">
        <w:t xml:space="preserve">.  The differentiation of </w:t>
      </w:r>
      <w:proofErr w:type="spellStart"/>
      <w:r w:rsidR="0084644E" w:rsidRPr="0084644E">
        <w:t>Spekboom</w:t>
      </w:r>
      <w:proofErr w:type="spellEnd"/>
      <w:r w:rsidR="00D61588">
        <w:t xml:space="preserve"> from trees is a particularly challenging part of the problem due to their spectral and textural similarity.  </w:t>
      </w:r>
      <w:proofErr w:type="gramStart"/>
      <w:r w:rsidR="00D61588">
        <w:t>Thus</w:t>
      </w:r>
      <w:proofErr w:type="gramEnd"/>
      <w:r w:rsidR="00D61588">
        <w:t xml:space="preserve"> the addition of the Tree class is useful, as it allows control over the classification accuracy of trees relative to the other classes.  </w:t>
      </w:r>
      <w:commentRangeStart w:id="347"/>
      <w:del w:id="348"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347"/>
      <w:r w:rsidR="002104D0">
        <w:rPr>
          <w:rStyle w:val="CommentReference"/>
        </w:rPr>
        <w:commentReference w:id="347"/>
      </w:r>
      <w:r w:rsidR="00D61588">
        <w:t xml:space="preserve">  </w:t>
      </w:r>
    </w:p>
    <w:p w14:paraId="6D2437D9" w14:textId="77777777" w:rsidR="00D61588" w:rsidRDefault="00D61588" w:rsidP="00D61588">
      <w:pPr>
        <w:spacing w:line="360" w:lineRule="auto"/>
        <w:jc w:val="both"/>
        <w:rPr>
          <w:ins w:id="349" w:author="dugalh" w:date="2017-04-14T13:17:00Z"/>
        </w:rPr>
      </w:pPr>
    </w:p>
    <w:p w14:paraId="41878D9B" w14:textId="77777777" w:rsidR="00F8201B" w:rsidRDefault="00F8201B" w:rsidP="00F8201B">
      <w:pPr>
        <w:pStyle w:val="Caption"/>
        <w:keepNext/>
        <w:keepLines/>
      </w:pPr>
      <w:moveToRangeStart w:id="350" w:author="dugalh" w:date="2017-04-14T13:17:00Z" w:name="move479939167"/>
      <w:moveTo w:id="351" w:author="dugalh" w:date="2017-04-14T13:17:00Z">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352"/>
        <w:r w:rsidRPr="00000CC8">
          <w:t>descriptions</w:t>
        </w:r>
        <w:commentRangeEnd w:id="352"/>
        <w:r>
          <w:rPr>
            <w:rStyle w:val="CommentReference"/>
            <w:bCs w:val="0"/>
          </w:rPr>
          <w:commentReference w:id="352"/>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353"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354"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moveTo w:id="355" w:author="dugalh" w:date="2017-04-14T13:17:00Z">
              <w:r w:rsidRPr="0084644E">
                <w:t>Spekboom</w:t>
              </w:r>
            </w:moveTo>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moveTo w:id="356" w:author="dugalh" w:date="2017-04-14T13:17:00Z">
              <w:r w:rsidRPr="0084644E">
                <w:t>Spekboom</w:t>
              </w:r>
            </w:moveTo>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357"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358" w:author="dugalh" w:date="2017-04-14T13:17:00Z">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359"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360"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350"/>
    <w:p w14:paraId="7E0E1D27" w14:textId="77777777" w:rsidR="00F8201B" w:rsidRDefault="00F8201B" w:rsidP="00D61588">
      <w:pPr>
        <w:spacing w:line="360" w:lineRule="auto"/>
        <w:jc w:val="both"/>
      </w:pPr>
    </w:p>
    <w:p w14:paraId="217F7A91" w14:textId="03D64D11" w:rsidR="00D61588" w:rsidRDefault="001E6DC0" w:rsidP="00D61588">
      <w:pPr>
        <w:spacing w:line="360" w:lineRule="auto"/>
        <w:jc w:val="both"/>
      </w:pPr>
      <w:commentRangeStart w:id="361"/>
      <w:ins w:id="362" w:author="dugalh" w:date="2017-04-16T14:46:00Z">
        <w:r>
          <w:t>Due to the small 0.5m pixel size, limited DGPS and image spatial accuracy, dense vegetation growth and rugged terrain</w:t>
        </w:r>
      </w:ins>
      <w:ins w:id="363" w:author="dugalh" w:date="2017-04-16T14:47:00Z">
        <w:r>
          <w:t>,</w:t>
        </w:r>
      </w:ins>
      <w:ins w:id="364" w:author="dugalh" w:date="2017-04-16T14:46:00Z">
        <w:r>
          <w:t xml:space="preserve"> it was not practical to obtain per-pixel class labels by in situ observation.  </w:t>
        </w:r>
      </w:ins>
      <w:commentRangeEnd w:id="361"/>
      <w:ins w:id="365" w:author="dugalh" w:date="2017-04-16T14:47:00Z">
        <w:r>
          <w:rPr>
            <w:rStyle w:val="CommentReference"/>
          </w:rPr>
          <w:commentReference w:id="361"/>
        </w:r>
      </w:ins>
      <w:ins w:id="366" w:author="dugalh" w:date="2017-04-16T14:25:00Z">
        <w:r w:rsidR="00BB1598">
          <w:t xml:space="preserve">Per-pixel </w:t>
        </w:r>
      </w:ins>
      <w:ins w:id="367" w:author="dugalh" w:date="2017-04-16T14:36:00Z">
        <w:r w:rsidR="008F22FC">
          <w:t xml:space="preserve">class labels for the </w:t>
        </w:r>
      </w:ins>
      <w:ins w:id="368" w:author="dugalh" w:date="2017-04-16T14:25:00Z">
        <w:r w:rsidR="008F22FC">
          <w:t xml:space="preserve">second data set </w:t>
        </w:r>
        <w:proofErr w:type="gramStart"/>
        <w:r w:rsidR="008F22FC">
          <w:t xml:space="preserve">were </w:t>
        </w:r>
      </w:ins>
      <w:ins w:id="369" w:author="dugalh" w:date="2017-04-16T14:46:00Z">
        <w:r>
          <w:t xml:space="preserve">therefore </w:t>
        </w:r>
      </w:ins>
      <w:commentRangeStart w:id="370"/>
      <w:del w:id="371" w:author="dugalh" w:date="2017-04-16T14:25:00Z">
        <w:r w:rsidR="00D61588" w:rsidDel="00BB1598">
          <w:delText>C</w:delText>
        </w:r>
      </w:del>
      <w:del w:id="372" w:author="dugalh" w:date="2017-04-16T14:36:00Z">
        <w:r w:rsidR="00D61588" w:rsidDel="008F22FC">
          <w:delText xml:space="preserve">lassifier </w:delText>
        </w:r>
        <w:commentRangeStart w:id="373"/>
        <w:r w:rsidR="00D61588" w:rsidDel="008F22FC">
          <w:delText>training</w:delText>
        </w:r>
        <w:commentRangeEnd w:id="373"/>
        <w:r w:rsidR="00827A8E" w:rsidDel="008F22FC">
          <w:rPr>
            <w:rStyle w:val="CommentReference"/>
          </w:rPr>
          <w:commentReference w:id="373"/>
        </w:r>
        <w:r w:rsidR="00D61588" w:rsidDel="008F22FC">
          <w:delText xml:space="preserve"> data was </w:delText>
        </w:r>
      </w:del>
      <w:r w:rsidR="00D61588">
        <w:t>obtained</w:t>
      </w:r>
      <w:proofErr w:type="gramEnd"/>
      <w:r w:rsidR="00D61588">
        <w:t xml:space="preserve"> by visual discrimination and hand labelling of images.  </w:t>
      </w:r>
      <w:del w:id="374" w:author="dugalh" w:date="2017-04-14T13:20:00Z">
        <w:r w:rsidR="00D61588" w:rsidDel="000F603E">
          <w:delText xml:space="preserve">RGB and </w:delText>
        </w:r>
        <w:commentRangeStart w:id="375"/>
        <w:commentRangeStart w:id="376"/>
        <w:r w:rsidR="00D61588" w:rsidDel="000F603E">
          <w:delText>CIR</w:delText>
        </w:r>
        <w:commentRangeEnd w:id="375"/>
        <w:r w:rsidR="0018013C" w:rsidDel="000F603E">
          <w:rPr>
            <w:rStyle w:val="CommentReference"/>
          </w:rPr>
          <w:commentReference w:id="375"/>
        </w:r>
      </w:del>
      <w:commentRangeEnd w:id="376"/>
      <w:r w:rsidR="000843A5">
        <w:rPr>
          <w:rStyle w:val="CommentReference"/>
        </w:rPr>
        <w:commentReference w:id="376"/>
      </w:r>
      <w:del w:id="377" w:author="dugalh" w:date="2017-04-14T13:20:00Z">
        <w:r w:rsidR="00D61588" w:rsidDel="000F603E">
          <w:delText xml:space="preserve"> images were used side by side in this exercise.  </w:delText>
        </w:r>
      </w:del>
      <w:ins w:id="378" w:author="dugalh" w:date="2017-06-16T20:32:00Z">
        <w:r w:rsidR="002104D0">
          <w:t xml:space="preserve">Image </w:t>
        </w:r>
      </w:ins>
      <w:commentRangeStart w:id="379"/>
      <w:commentRangeStart w:id="380"/>
      <w:commentRangeStart w:id="381"/>
      <w:commentRangeStart w:id="382"/>
      <w:del w:id="383" w:author="dugalh" w:date="2017-06-16T20:32:00Z">
        <w:r w:rsidR="00D61588" w:rsidDel="002104D0">
          <w:delText xml:space="preserve">Objects </w:delText>
        </w:r>
      </w:del>
      <w:commentRangeEnd w:id="379"/>
      <w:commentRangeEnd w:id="380"/>
      <w:ins w:id="384" w:author="dugalh" w:date="2017-06-16T20:38:00Z">
        <w:r w:rsidR="00804C5F">
          <w:t>areas</w:t>
        </w:r>
      </w:ins>
      <w:ins w:id="385" w:author="dugalh" w:date="2017-06-16T20:32:00Z">
        <w:r w:rsidR="002104D0">
          <w:t xml:space="preserve"> </w:t>
        </w:r>
      </w:ins>
      <w:r w:rsidR="0018013C">
        <w:rPr>
          <w:rStyle w:val="CommentReference"/>
        </w:rPr>
        <w:commentReference w:id="379"/>
      </w:r>
      <w:commentRangeEnd w:id="381"/>
      <w:r w:rsidR="002104D0">
        <w:rPr>
          <w:rStyle w:val="CommentReference"/>
        </w:rPr>
        <w:commentReference w:id="380"/>
      </w:r>
      <w:r w:rsidR="00313DD4">
        <w:rPr>
          <w:rStyle w:val="CommentReference"/>
        </w:rPr>
        <w:commentReference w:id="381"/>
      </w:r>
      <w:commentRangeEnd w:id="382"/>
      <w:r w:rsidR="008F22FC">
        <w:rPr>
          <w:rStyle w:val="CommentReference"/>
        </w:rPr>
        <w:commentReference w:id="382"/>
      </w:r>
      <w:r w:rsidR="00D61588">
        <w:t xml:space="preserve">belonging to the various classes </w:t>
      </w:r>
      <w:proofErr w:type="gramStart"/>
      <w:r w:rsidR="00D61588">
        <w:t>were delineated</w:t>
      </w:r>
      <w:proofErr w:type="gramEnd"/>
      <w:r w:rsidR="00D61588">
        <w:t xml:space="preserve"> </w:t>
      </w:r>
      <w:del w:id="386" w:author="Adriaan Van Niekerk" w:date="2016-11-17T08:05:00Z">
        <w:r w:rsidR="00D61588" w:rsidDel="0018013C">
          <w:delText xml:space="preserve">with </w:delText>
        </w:r>
      </w:del>
      <w:ins w:id="387" w:author="Adriaan Van Niekerk" w:date="2016-11-17T08:05:00Z">
        <w:r w:rsidR="0018013C">
          <w:t xml:space="preserve">as </w:t>
        </w:r>
      </w:ins>
      <w:r w:rsidR="00D61588">
        <w:t>polygons</w:t>
      </w:r>
      <w:ins w:id="388" w:author="dugalh" w:date="2017-06-16T20:35:00Z">
        <w:r w:rsidR="002104D0">
          <w:t xml:space="preserve"> in a GIS package</w:t>
        </w:r>
      </w:ins>
      <w:ins w:id="389" w:author="dugalh" w:date="2017-04-16T14:37:00Z">
        <w:r w:rsidR="008F22FC">
          <w:t xml:space="preserve">.  An example </w:t>
        </w:r>
        <w:proofErr w:type="gramStart"/>
        <w:r w:rsidR="008F22FC">
          <w:t>is</w:t>
        </w:r>
      </w:ins>
      <w:del w:id="390" w:author="dugalh" w:date="2017-04-16T14:37:00Z">
        <w:r w:rsidR="00D61588" w:rsidDel="008F22FC">
          <w:delText xml:space="preserve"> as</w:delText>
        </w:r>
      </w:del>
      <w:r w:rsidR="00D61588">
        <w:t xml:space="preserve"> shown</w:t>
      </w:r>
      <w:proofErr w:type="gramEnd"/>
      <w:r w:rsidR="00D61588">
        <w:t xml:space="preserve">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370"/>
      <w:r w:rsidR="00000CC8">
        <w:rPr>
          <w:rStyle w:val="CommentReference"/>
        </w:rPr>
        <w:commentReference w:id="370"/>
      </w:r>
      <w:ins w:id="391" w:author="dugalh" w:date="2017-04-16T14:36:00Z">
        <w:r w:rsidR="008F22FC">
          <w:t xml:space="preserve">All pixels within a polygon object </w:t>
        </w:r>
      </w:ins>
      <w:proofErr w:type="gramStart"/>
      <w:ins w:id="392" w:author="dugalh" w:date="2017-04-16T14:37:00Z">
        <w:r w:rsidR="008F22FC">
          <w:t>were assigned</w:t>
        </w:r>
        <w:proofErr w:type="gramEnd"/>
        <w:r w:rsidR="008F22FC">
          <w:t xml:space="preserve"> the same class label.  </w:t>
        </w:r>
      </w:ins>
      <w:del w:id="393" w:author="dugalh" w:date="2017-04-14T13:23:00Z">
        <w:r w:rsidR="00D61588" w:rsidDel="000F603E">
          <w:delText xml:space="preserve">Only objects where there was a reasonable </w:delText>
        </w:r>
      </w:del>
      <w:ins w:id="394" w:author="Adriaan Van Niekerk" w:date="2017-03-04T10:07:00Z">
        <w:del w:id="395" w:author="dugalh" w:date="2017-04-14T13:23:00Z">
          <w:r w:rsidR="00313DD4" w:rsidDel="000F603E">
            <w:delText xml:space="preserve">high </w:delText>
          </w:r>
        </w:del>
      </w:ins>
      <w:del w:id="396" w:author="dugalh" w:date="2017-04-14T13:23:00Z">
        <w:r w:rsidR="00D61588" w:rsidDel="000F603E">
          <w:delText xml:space="preserve">degree of confidence of class membership were included </w:delText>
        </w:r>
        <w:commentRangeStart w:id="397"/>
        <w:commentRangeStart w:id="398"/>
        <w:r w:rsidR="00D61588" w:rsidDel="000F603E">
          <w:delText>in the ground truth</w:delText>
        </w:r>
        <w:commentRangeEnd w:id="397"/>
        <w:r w:rsidR="00313DD4" w:rsidDel="000F603E">
          <w:rPr>
            <w:rStyle w:val="CommentReference"/>
          </w:rPr>
          <w:commentReference w:id="397"/>
        </w:r>
        <w:commentRangeEnd w:id="398"/>
        <w:r w:rsidR="000F603E" w:rsidDel="000F603E">
          <w:rPr>
            <w:rStyle w:val="CommentReference"/>
          </w:rPr>
          <w:commentReference w:id="398"/>
        </w:r>
        <w:r w:rsidR="00D61588" w:rsidDel="000F603E">
          <w:delText xml:space="preserve">.  </w:delText>
        </w:r>
        <w:commentRangeStart w:id="399"/>
        <w:r w:rsidR="00D61588" w:rsidDel="000F603E">
          <w:delText xml:space="preserve">Despite this, it is unavoidable that the </w:delText>
        </w:r>
        <w:r w:rsidR="00D61588" w:rsidRPr="00313DD4" w:rsidDel="000F603E">
          <w:rPr>
            <w:highlight w:val="yellow"/>
            <w:rPrChange w:id="400"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399"/>
        <w:r w:rsidR="00313DD4" w:rsidDel="000F603E">
          <w:rPr>
            <w:rStyle w:val="CommentReference"/>
          </w:rPr>
          <w:commentReference w:id="399"/>
        </w:r>
      </w:del>
      <w:ins w:id="401" w:author="dugalh" w:date="2017-04-16T14:39:00Z">
        <w:r w:rsidR="000843A5">
          <w:t>Polygon a</w:t>
        </w:r>
      </w:ins>
      <w:del w:id="402" w:author="dugalh" w:date="2017-04-16T14:39:00Z">
        <w:r w:rsidR="00D61588" w:rsidDel="000843A5">
          <w:delText>A</w:delText>
        </w:r>
      </w:del>
      <w:r w:rsidR="00D61588">
        <w:t xml:space="preserve">reas </w:t>
      </w:r>
      <w:proofErr w:type="gramStart"/>
      <w:r w:rsidR="00D61588">
        <w:t>were selected</w:t>
      </w:r>
      <w:proofErr w:type="gramEnd"/>
      <w:r w:rsidR="00D61588">
        <w:t xml:space="preserve"> to encompass variability in habitat and level of degradation. </w:t>
      </w:r>
      <w:ins w:id="403" w:author="dugalh" w:date="2017-04-16T14:31:00Z">
        <w:r w:rsidR="008F22FC">
          <w:t xml:space="preserve"> </w:t>
        </w:r>
      </w:ins>
      <w:del w:id="404" w:author="dugalh" w:date="2017-04-16T14:31:00Z">
        <w:r w:rsidR="00D61588" w:rsidDel="008F22FC">
          <w:delText xml:space="preserve"> </w:delText>
        </w:r>
      </w:del>
      <w:commentRangeStart w:id="405"/>
      <w:del w:id="406" w:author="dugalh" w:date="2017-04-14T13:33:00Z">
        <w:r w:rsidR="00D61588" w:rsidDel="001F18C1">
          <w:delText xml:space="preserve">This </w:delText>
        </w:r>
        <w:r w:rsidR="00D61588" w:rsidRPr="00313DD4" w:rsidDel="001F18C1">
          <w:rPr>
            <w:highlight w:val="yellow"/>
            <w:rPrChange w:id="407"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08"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05"/>
        <w:r w:rsidR="001F18C1" w:rsidDel="001F18C1">
          <w:rPr>
            <w:rStyle w:val="CommentReference"/>
          </w:rPr>
          <w:commentReference w:id="405"/>
        </w:r>
      </w:del>
      <w:r w:rsidR="00D61588">
        <w:t>The total number</w:t>
      </w:r>
      <w:r w:rsidR="00420505">
        <w:t xml:space="preserve"> of</w:t>
      </w:r>
      <w:r w:rsidR="00D61588">
        <w:t xml:space="preserve"> polygons and pixels </w:t>
      </w:r>
      <w:del w:id="409" w:author="dugalh" w:date="2017-04-14T13:34:00Z">
        <w:r w:rsidR="00D61588" w:rsidRPr="00313DD4" w:rsidDel="001F18C1">
          <w:rPr>
            <w:highlight w:val="yellow"/>
            <w:rPrChange w:id="410" w:author="Adriaan Van Niekerk" w:date="2017-03-04T10:10:00Z">
              <w:rPr/>
            </w:rPrChange>
          </w:rPr>
          <w:delText>ground truthed</w:delText>
        </w:r>
      </w:del>
      <w:ins w:id="411" w:author="dugalh" w:date="2017-04-14T13:34:00Z">
        <w:r w:rsidR="001F18C1">
          <w:t>labelled</w:t>
        </w:r>
      </w:ins>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xml:space="preserve">.  This data set </w:t>
      </w:r>
      <w:proofErr w:type="gramStart"/>
      <w:r w:rsidR="00D61588">
        <w:t>is referred</w:t>
      </w:r>
      <w:proofErr w:type="gramEnd"/>
      <w:r w:rsidR="00D61588">
        <w:t xml:space="preserve"> to as the “</w:t>
      </w:r>
      <w:ins w:id="412" w:author="dugalh" w:date="2017-04-14T16:27:00Z">
        <w:r w:rsidR="00C02B4A">
          <w:t xml:space="preserve">labelled </w:t>
        </w:r>
      </w:ins>
      <w:del w:id="413" w:author="dugalh" w:date="2017-04-16T17:24:00Z">
        <w:r w:rsidR="00D61588" w:rsidDel="000245CE">
          <w:delText xml:space="preserve">image </w:delText>
        </w:r>
      </w:del>
      <w:ins w:id="414" w:author="dugalh" w:date="2017-04-16T17:24:00Z">
        <w:r w:rsidR="000245CE">
          <w:t xml:space="preserve">pixel </w:t>
        </w:r>
      </w:ins>
      <w:ins w:id="415" w:author="dugalh" w:date="2017-04-14T16:27:00Z">
        <w:r w:rsidR="00C02B4A">
          <w:t>data</w:t>
        </w:r>
      </w:ins>
      <w:del w:id="416" w:author="dugalh" w:date="2017-04-14T13:34:00Z">
        <w:r w:rsidR="00D61588" w:rsidRPr="00313DD4" w:rsidDel="001F18C1">
          <w:rPr>
            <w:highlight w:val="yellow"/>
            <w:rPrChange w:id="417" w:author="Adriaan Van Niekerk" w:date="2017-03-04T10:10:00Z">
              <w:rPr/>
            </w:rPrChange>
          </w:rPr>
          <w:delText>ground truth</w:delText>
        </w:r>
      </w:del>
      <w:r w:rsidR="00D61588">
        <w:t>”</w:t>
      </w:r>
      <w:ins w:id="418" w:author="dugalh" w:date="2017-04-16T14:26:00Z">
        <w:r w:rsidR="00BB1598">
          <w:t xml:space="preserve"> and was used for training and evaluating the classifier on a per-pixel basis</w:t>
        </w:r>
      </w:ins>
      <w:r w:rsidR="00D61588">
        <w:t xml:space="preserve">. </w:t>
      </w:r>
      <w:ins w:id="419" w:author="dugalh" w:date="2017-04-16T14:27:00Z">
        <w:r w:rsidR="00BB1598">
          <w:t xml:space="preserve"> </w:t>
        </w:r>
      </w:ins>
      <w:moveToRangeStart w:id="420" w:author="dugalh" w:date="2017-04-14T16:32:00Z" w:name="move479950849"/>
      <w:moveTo w:id="421" w:author="dugalh" w:date="2017-04-14T16:32:00Z">
        <w:r w:rsidR="008C5A14">
          <w:t xml:space="preserve">The size of the Background class </w:t>
        </w:r>
        <w:proofErr w:type="gramStart"/>
        <w:r w:rsidR="008C5A14">
          <w:t>was reduced</w:t>
        </w:r>
        <w:proofErr w:type="gramEnd"/>
        <w:r w:rsidR="008C5A14">
          <w:t xml:space="preserve"> to be the same as the </w:t>
        </w:r>
        <w:proofErr w:type="spellStart"/>
        <w:r w:rsidR="008C5A14" w:rsidRPr="0084644E">
          <w:t>Spekboom</w:t>
        </w:r>
        <w:proofErr w:type="spellEnd"/>
        <w:r w:rsidR="008C5A14">
          <w:t xml:space="preserve"> class by taking a random subsample.  </w:t>
        </w:r>
        <w:commentRangeStart w:id="422"/>
        <w:commentRangeStart w:id="423"/>
        <w:r w:rsidR="008C5A14">
          <w:t xml:space="preserve">This was done to expedite </w:t>
        </w:r>
        <w:proofErr w:type="gramStart"/>
        <w:r w:rsidR="008C5A14">
          <w:t>classifier training</w:t>
        </w:r>
        <w:proofErr w:type="gramEnd"/>
        <w:r w:rsidR="008C5A14">
          <w:t xml:space="preserve"> times.  </w:t>
        </w:r>
        <w:commentRangeEnd w:id="422"/>
        <w:r w:rsidR="008C5A14">
          <w:rPr>
            <w:rStyle w:val="CommentReference"/>
          </w:rPr>
          <w:commentReference w:id="422"/>
        </w:r>
      </w:moveTo>
      <w:moveToRangeEnd w:id="420"/>
      <w:commentRangeEnd w:id="423"/>
      <w:r w:rsidR="00C642A5">
        <w:rPr>
          <w:rStyle w:val="CommentReference"/>
        </w:rPr>
        <w:commentReference w:id="423"/>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642A5" w:rsidRPr="00804C5F" w:rsidRDefault="00C642A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642A5" w:rsidRPr="00804C5F" w:rsidRDefault="00C642A5" w:rsidP="00804C5F">
                      <w:pPr>
                        <w:rPr>
                          <w:rFonts w:ascii="Arial" w:hAnsi="Arial" w:cs="Arial"/>
                          <w:b/>
                          <w:sz w:val="18"/>
                        </w:rPr>
                      </w:pPr>
                      <w:r w:rsidRPr="00804C5F">
                        <w:rPr>
                          <w:rFonts w:ascii="Arial" w:hAnsi="Arial" w:cs="Arial"/>
                          <w:b/>
                          <w:sz w:val="18"/>
                        </w:rPr>
                        <w:t>Class Label</w:t>
                      </w:r>
                    </w:p>
                  </w:txbxContent>
                </v:textbox>
              </v:shape>
            </w:pict>
          </mc:Fallback>
        </mc:AlternateContent>
      </w:r>
      <w:commentRangeStart w:id="424"/>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commentRangeEnd w:id="424"/>
      <w:r w:rsidR="00E771F6">
        <w:rPr>
          <w:rStyle w:val="CommentReference"/>
        </w:rPr>
        <w:commentReference w:id="424"/>
      </w:r>
    </w:p>
    <w:p w14:paraId="78E6B8C1" w14:textId="7702360E" w:rsidR="00D61588" w:rsidRDefault="00D61588" w:rsidP="00D61588">
      <w:pPr>
        <w:pStyle w:val="Caption"/>
        <w:jc w:val="both"/>
      </w:pPr>
      <w:bookmarkStart w:id="425" w:name="_Ref392445255"/>
      <w:bookmarkStart w:id="426" w:name="_Toc394582258"/>
      <w:bookmarkStart w:id="427"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425"/>
      <w:r>
        <w:t xml:space="preserve">  </w:t>
      </w:r>
      <w:commentRangeStart w:id="428"/>
      <w:del w:id="429" w:author="dugalh" w:date="2017-04-14T13:35:00Z">
        <w:r w:rsidDel="00041CA2">
          <w:delText>Hand labelled ground truth</w:delText>
        </w:r>
      </w:del>
      <w:bookmarkEnd w:id="426"/>
      <w:bookmarkEnd w:id="427"/>
      <w:commentRangeEnd w:id="428"/>
      <w:ins w:id="430" w:author="dugalh" w:date="2017-04-14T13:35:00Z">
        <w:r w:rsidR="00041CA2">
          <w:t>Example image class labels</w:t>
        </w:r>
      </w:ins>
      <w:r w:rsidR="00313DD4">
        <w:rPr>
          <w:rStyle w:val="CommentReference"/>
          <w:bCs w:val="0"/>
        </w:rPr>
        <w:commentReference w:id="428"/>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431" w:name="_Ref392530242"/>
      <w:bookmarkStart w:id="432" w:name="_Toc394582239"/>
      <w:bookmarkStart w:id="433"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431"/>
      <w:r>
        <w:t xml:space="preserve">   </w:t>
      </w:r>
      <w:ins w:id="434" w:author="dugalh" w:date="2017-04-14T13:39:00Z">
        <w:r w:rsidR="00D01883">
          <w:t xml:space="preserve">Details of </w:t>
        </w:r>
      </w:ins>
      <w:ins w:id="435" w:author="dugalh" w:date="2017-04-14T16:27:00Z">
        <w:r w:rsidR="00C02B4A">
          <w:t xml:space="preserve">labelled </w:t>
        </w:r>
      </w:ins>
      <w:ins w:id="436" w:author="dugalh" w:date="2017-04-16T17:25:00Z">
        <w:r w:rsidR="00E771F6">
          <w:t>pixel</w:t>
        </w:r>
      </w:ins>
      <w:del w:id="437" w:author="dugalh" w:date="2017-04-14T13:39:00Z">
        <w:r w:rsidDel="00D01883">
          <w:delText>I</w:delText>
        </w:r>
      </w:del>
      <w:del w:id="438" w:author="dugalh" w:date="2017-04-16T17:25:00Z">
        <w:r w:rsidDel="00E771F6">
          <w:delText>mage</w:delText>
        </w:r>
      </w:del>
      <w:r>
        <w:t xml:space="preserve"> </w:t>
      </w:r>
      <w:del w:id="439" w:author="dugalh" w:date="2017-04-14T13:36:00Z">
        <w:r w:rsidRPr="00313DD4" w:rsidDel="00041CA2">
          <w:rPr>
            <w:highlight w:val="yellow"/>
            <w:rPrChange w:id="440" w:author="Adriaan Van Niekerk" w:date="2017-03-04T10:12:00Z">
              <w:rPr/>
            </w:rPrChange>
          </w:rPr>
          <w:delText>ground truth</w:delText>
        </w:r>
      </w:del>
      <w:ins w:id="441" w:author="dugalh" w:date="2017-04-14T16:27:00Z">
        <w:r w:rsidR="00C02B4A">
          <w:t>data</w:t>
        </w:r>
      </w:ins>
      <w:del w:id="442" w:author="dugalh" w:date="2017-04-14T16:27:00Z">
        <w:r w:rsidDel="00C02B4A">
          <w:delText xml:space="preserve"> </w:delText>
        </w:r>
      </w:del>
      <w:del w:id="443" w:author="dugalh" w:date="2017-04-14T13:39:00Z">
        <w:r w:rsidDel="00D01883">
          <w:delText>size</w:delText>
        </w:r>
      </w:del>
      <w:bookmarkEnd w:id="432"/>
      <w:bookmarkEnd w:id="433"/>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444" w:author="dugalh" w:date="2017-04-16T13:19:00Z"/>
        </w:rPr>
      </w:pPr>
    </w:p>
    <w:p w14:paraId="6ED37D63" w14:textId="0B7E49A4" w:rsidR="00D61588" w:rsidDel="00F16830" w:rsidRDefault="00456535" w:rsidP="00D61588">
      <w:pPr>
        <w:pStyle w:val="Heading2"/>
        <w:rPr>
          <w:del w:id="445" w:author="dugalh" w:date="2017-04-16T13:19:00Z"/>
        </w:rPr>
      </w:pPr>
      <w:del w:id="446"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447" w:author="dugalh" w:date="2017-04-16T13:19:00Z"/>
        </w:rPr>
      </w:pPr>
      <w:del w:id="448"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449" w:author="dugalh" w:date="2017-04-14T15:33:00Z">
        <w:r w:rsidR="004801C9" w:rsidDel="009641F1">
          <w:delText xml:space="preserve">hard </w:delText>
        </w:r>
      </w:del>
      <w:del w:id="450" w:author="dugalh" w:date="2017-04-16T13:19:00Z">
        <w:r w:rsidR="004801C9" w:rsidDel="00F16830">
          <w:delText>per-pixel classification approach</w:delText>
        </w:r>
      </w:del>
      <w:del w:id="451"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452"/>
        <w:r w:rsidR="004801C9" w:rsidDel="009641F1">
          <w:delText xml:space="preserve">or regression type approach that is often used in biomass </w:delText>
        </w:r>
        <w:r w:rsidR="004801C9" w:rsidDel="009641F1">
          <w:lastRenderedPageBreak/>
          <w:delText xml:space="preserve">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452"/>
        <w:r w:rsidR="004801C9" w:rsidDel="009641F1">
          <w:rPr>
            <w:rStyle w:val="CommentReference"/>
          </w:rPr>
          <w:commentReference w:id="452"/>
        </w:r>
      </w:del>
      <w:del w:id="453"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454"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79D53DCD" w:rsidR="00D61588" w:rsidDel="001A0EBF" w:rsidRDefault="0084644E" w:rsidP="00D61588">
      <w:pPr>
        <w:spacing w:line="360" w:lineRule="auto"/>
        <w:jc w:val="both"/>
        <w:rPr>
          <w:del w:id="455" w:author="dugalh" w:date="2017-04-16T12:48:00Z"/>
        </w:rPr>
      </w:pPr>
      <w:moveFromRangeStart w:id="456" w:author="dugalh" w:date="2017-04-16T12:44:00Z" w:name="move480110007"/>
      <w:commentRangeStart w:id="457"/>
      <w:moveFrom w:id="458"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456"/>
      <w:commentRangeEnd w:id="457"/>
      <w:r w:rsidR="0018013C">
        <w:rPr>
          <w:rStyle w:val="CommentReference"/>
        </w:rPr>
        <w:commentReference w:id="457"/>
      </w:r>
      <w:r w:rsidR="00D61588">
        <w:t xml:space="preserve">A set of 46 features that would aid in describing the visual characteristics of </w:t>
      </w:r>
      <w:proofErr w:type="spellStart"/>
      <w:r w:rsidRPr="0084644E">
        <w:t>Spekboom</w:t>
      </w:r>
      <w:proofErr w:type="spellEnd"/>
      <w:r w:rsidR="00D61588" w:rsidRPr="00CF7C56">
        <w:t xml:space="preserve"> </w:t>
      </w:r>
      <w:proofErr w:type="gramStart"/>
      <w:r w:rsidR="00D61588">
        <w:t>were evaluated</w:t>
      </w:r>
      <w:proofErr w:type="gramEnd"/>
      <w:r w:rsidR="00D61588">
        <w:t xml:space="preserve">.  The set included a typical combination of spectral features, vegetation indices and texture features.  Similar features have been used in </w:t>
      </w:r>
      <w:r w:rsidR="00D61588">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459" w:author="Adriaan Van Niekerk" w:date="2017-03-04T10:43:00Z"/>
        </w:rPr>
      </w:pPr>
    </w:p>
    <w:p w14:paraId="0DB06E9C" w14:textId="5D47D35D" w:rsidR="00684B18" w:rsidRDefault="00D61588" w:rsidP="00684B18">
      <w:pPr>
        <w:spacing w:line="360" w:lineRule="auto"/>
        <w:jc w:val="both"/>
      </w:pPr>
      <w:r>
        <w:t xml:space="preserve">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12318C">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u, 2006; Singh et al., 2014)", "plainTextFormattedCitation" : "(Lu, 2006; Singh et al., 2014)", "previouslyFormattedCitation" : "(Lu, 2006; Singh et al., 2014)" }, "properties" : { "noteIndex" : 0 }, "schema" : "https://github.com/citation-style-language/schema/raw/master/csl-citation.json" }</w:instrText>
      </w:r>
      <w:r>
        <w:fldChar w:fldCharType="separate"/>
      </w:r>
      <w:r w:rsidR="00925D5C" w:rsidRPr="00925D5C">
        <w:rPr>
          <w:noProof/>
        </w:rPr>
        <w:t>(Lu, 2006; Singh et al., 2014)</w:t>
      </w:r>
      <w:r>
        <w:fldChar w:fldCharType="end"/>
      </w:r>
      <w:r>
        <w:t xml:space="preserve">.  The sliding window features were included to exploit this source of information in distinguishing </w:t>
      </w:r>
      <w:r w:rsidR="00FE5226">
        <w:t xml:space="preserve">the </w:t>
      </w:r>
      <w:r>
        <w:t xml:space="preserve">classes.  </w:t>
      </w:r>
      <w:commentRangeStart w:id="460"/>
      <w:commentRangeStart w:id="461"/>
      <w:del w:id="462"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463"/>
        <w:commentRangeStart w:id="464"/>
        <w:r w:rsidR="003C3057" w:rsidDel="00693FDF">
          <w:delText xml:space="preserve">small </w:delText>
        </w:r>
        <w:r w:rsidDel="00693FDF">
          <w:delText>sliding window</w:delText>
        </w:r>
        <w:commentRangeEnd w:id="463"/>
        <w:r w:rsidR="00FE5226" w:rsidDel="00693FDF">
          <w:rPr>
            <w:rStyle w:val="CommentReference"/>
          </w:rPr>
          <w:commentReference w:id="463"/>
        </w:r>
        <w:commentRangeEnd w:id="464"/>
        <w:r w:rsidR="00693FDF" w:rsidDel="00693FDF">
          <w:rPr>
            <w:rStyle w:val="CommentReference"/>
          </w:rPr>
          <w:commentReference w:id="464"/>
        </w:r>
        <w:r w:rsidDel="00693FDF">
          <w:delText>.  Typically they are evaluated per region and thus require an object based approach</w:delText>
        </w:r>
        <w:commentRangeStart w:id="465"/>
        <w:r w:rsidDel="00693FDF">
          <w:delText>.</w:delText>
        </w:r>
        <w:r w:rsidR="00622D24" w:rsidDel="00693FDF">
          <w:delText xml:space="preserve">  </w:delText>
        </w:r>
        <w:commentRangeEnd w:id="460"/>
        <w:r w:rsidR="0018013C" w:rsidDel="00693FDF">
          <w:rPr>
            <w:rStyle w:val="CommentReference"/>
          </w:rPr>
          <w:commentReference w:id="460"/>
        </w:r>
      </w:del>
      <w:commentRangeEnd w:id="461"/>
      <w:ins w:id="466" w:author="dugalh" w:date="2017-04-14T16:45:00Z">
        <w:r w:rsidR="00A22B86">
          <w:t xml:space="preserve">A sliding window size of five was selected </w:t>
        </w:r>
      </w:ins>
      <w:ins w:id="467" w:author="dugalh" w:date="2017-04-14T16:40:00Z">
        <w:r w:rsidR="00A22B86">
          <w:t>u</w:t>
        </w:r>
        <w:r w:rsidR="007A6A3B">
          <w:t xml:space="preserve">sing </w:t>
        </w:r>
      </w:ins>
      <w:r w:rsidR="00FE5226">
        <w:rPr>
          <w:rStyle w:val="CommentReference"/>
        </w:rPr>
        <w:commentReference w:id="461"/>
      </w:r>
      <w:ins w:id="468" w:author="dugalh" w:date="2017-04-14T16:40:00Z">
        <w:r w:rsidR="007A6A3B">
          <w:t>a</w:t>
        </w:r>
      </w:ins>
      <w:del w:id="469" w:author="dugalh" w:date="2017-04-14T16:40:00Z">
        <w:r w:rsidR="00622D24" w:rsidDel="007A6A3B">
          <w:delText>A</w:delText>
        </w:r>
      </w:del>
      <w:r w:rsidR="00622D24">
        <w:t xml:space="preserve"> </w:t>
      </w:r>
      <w:proofErr w:type="gramStart"/>
      <w:r w:rsidR="00622D24">
        <w:t>cross validated</w:t>
      </w:r>
      <w:proofErr w:type="gramEnd"/>
      <w:r w:rsidR="00622D24">
        <w:t xml:space="preserve"> grid search</w:t>
      </w:r>
      <w:del w:id="470"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471" w:author="dugalh" w:date="2017-04-14T16:42:00Z">
        <w:r w:rsidR="00A22B86">
          <w:t xml:space="preserve">  </w:t>
        </w:r>
      </w:ins>
      <w:commentRangeEnd w:id="465"/>
      <w:ins w:id="472" w:author="dugalh" w:date="2017-04-14T16:44:00Z">
        <w:r w:rsidR="00A22B86">
          <w:rPr>
            <w:rStyle w:val="CommentReference"/>
          </w:rPr>
          <w:commentReference w:id="465"/>
        </w:r>
      </w:ins>
      <w:moveToRangeStart w:id="473" w:author="dugalh" w:date="2017-04-14T16:38:00Z" w:name="move479951223"/>
      <w:commentRangeStart w:id="474"/>
      <w:moveTo w:id="475" w:author="dugalh" w:date="2017-04-14T16:38:00Z">
        <w:del w:id="476"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477"/>
          <w:r w:rsidR="00684B18" w:rsidDel="00684B18">
            <w:delText xml:space="preserve">range of </w:delText>
          </w:r>
          <w:r w:rsidR="00684B18" w:rsidDel="00684B18">
            <w:lastRenderedPageBreak/>
            <w:delText xml:space="preserve">window sizes </w:delText>
          </w:r>
          <w:commentRangeEnd w:id="477"/>
          <w:r w:rsidR="00684B18" w:rsidDel="00684B18">
            <w:rPr>
              <w:rStyle w:val="CommentReference"/>
            </w:rPr>
            <w:commentReference w:id="477"/>
          </w:r>
          <w:r w:rsidR="00684B18" w:rsidDel="00684B18">
            <w:delText xml:space="preserve">tested was negligible.  </w:delText>
          </w:r>
        </w:del>
        <w:commentRangeStart w:id="478"/>
        <w:del w:id="479" w:author="dugalh" w:date="2017-04-14T16:43:00Z">
          <w:r w:rsidR="00684B18" w:rsidDel="00A22B86">
            <w:delText xml:space="preserve">A window size of five was selected.  </w:delText>
          </w:r>
          <w:commentRangeEnd w:id="478"/>
          <w:r w:rsidR="00684B18" w:rsidDel="00A22B86">
            <w:rPr>
              <w:rStyle w:val="CommentReference"/>
            </w:rPr>
            <w:commentReference w:id="478"/>
          </w:r>
        </w:del>
        <w:del w:id="480"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474"/>
        <w:r w:rsidR="00684B18">
          <w:rPr>
            <w:rStyle w:val="CommentReference"/>
          </w:rPr>
          <w:commentReference w:id="474"/>
        </w:r>
      </w:moveTo>
    </w:p>
    <w:moveToRangeEnd w:id="473"/>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093C6FD4" w:rsidR="00D61588" w:rsidRDefault="00FE5226" w:rsidP="00D61588">
      <w:pPr>
        <w:spacing w:line="360" w:lineRule="auto"/>
        <w:jc w:val="both"/>
      </w:pPr>
      <w:r>
        <w:t xml:space="preserve">Although the imagery </w:t>
      </w:r>
      <w:proofErr w:type="gramStart"/>
      <w:r>
        <w:t>was calibrated</w:t>
      </w:r>
      <w:proofErr w:type="gramEnd"/>
      <w:r>
        <w:t xml:space="preserve"> to surface reflectance, it was done at a coarse spatial scale and radiometric variations at a fine resolution were not taken into account.  </w:t>
      </w:r>
      <w:ins w:id="481" w:author="dugalh" w:date="2017-04-14T16:00:00Z">
        <w:r w:rsidR="00693FDF">
          <w:t xml:space="preserve">A normalised colour space </w:t>
        </w:r>
      </w:ins>
      <w:ins w:id="482" w:author="dugalh" w:date="2017-04-14T16:03:00Z">
        <w:r w:rsidR="00196E1D">
          <w:t>was consequently included in the feature</w:t>
        </w:r>
      </w:ins>
      <w:ins w:id="483" w:author="dugalh" w:date="2017-04-14T16:04:00Z">
        <w:r w:rsidR="00196E1D">
          <w:t>s to</w:t>
        </w:r>
      </w:ins>
      <w:ins w:id="484" w:author="dugalh" w:date="2017-04-14T16:03:00Z">
        <w:r w:rsidR="00196E1D">
          <w:t xml:space="preserve"> </w:t>
        </w:r>
      </w:ins>
      <w:commentRangeStart w:id="485"/>
      <w:ins w:id="486" w:author="Adriaan Van Niekerk" w:date="2017-03-04T10:50:00Z">
        <w:del w:id="487" w:author="dugalh" w:date="2017-04-14T16:01:00Z">
          <w:r w:rsidDel="00693FDF">
            <w:delText xml:space="preserve">The colour space of the imagery </w:delText>
          </w:r>
        </w:del>
      </w:ins>
      <w:del w:id="488" w:author="dugalh" w:date="2017-04-14T16:01:00Z">
        <w:r w:rsidDel="00693FDF">
          <w:delText xml:space="preserve">This normalised colour space </w:delText>
        </w:r>
      </w:del>
      <w:ins w:id="489" w:author="Adriaan Van Niekerk" w:date="2017-03-04T10:50:00Z">
        <w:del w:id="490" w:author="dugalh" w:date="2017-04-14T16:01:00Z">
          <w:r w:rsidDel="00693FDF">
            <w:delText xml:space="preserve">was consequently normalised to </w:delText>
          </w:r>
        </w:del>
      </w:ins>
      <w:del w:id="491" w:author="dugalh" w:date="2017-04-14T16:01:00Z">
        <w:r w:rsidDel="00693FDF">
          <w:delText>will assist in further removin</w:delText>
        </w:r>
      </w:del>
      <w:commentRangeEnd w:id="485"/>
      <w:r w:rsidR="00693FDF">
        <w:rPr>
          <w:rStyle w:val="CommentReference"/>
        </w:rPr>
        <w:commentReference w:id="485"/>
      </w:r>
      <w:del w:id="492" w:author="Adriaan Van Niekerk" w:date="2017-03-04T10:50:00Z">
        <w:r w:rsidDel="00FE5226">
          <w:delText>g</w:delText>
        </w:r>
      </w:del>
      <w:ins w:id="493" w:author="Adriaan Van Niekerk" w:date="2017-03-04T10:50:00Z">
        <w:r>
          <w:t>reduce</w:t>
        </w:r>
      </w:ins>
      <w:r>
        <w:t xml:space="preserve"> intensity variations not removed by the surface reflectance corrections.  </w:t>
      </w:r>
      <w:r w:rsidR="00D61588">
        <w:t xml:space="preserve">The </w:t>
      </w:r>
      <w:proofErr w:type="gramStart"/>
      <w:r w:rsidR="00D61588">
        <w:t>colour of an object is defined by the shape of its reflectance spectrum</w:t>
      </w:r>
      <w:proofErr w:type="gramEnd"/>
      <w:r>
        <w:t>,</w:t>
      </w:r>
      <w:r w:rsidR="00D61588">
        <w:t xml:space="preserve"> while the intensity is defined by the spectral amplitude.  The dimensions of the raw RGB colour space </w:t>
      </w:r>
      <w:proofErr w:type="gramStart"/>
      <w:r w:rsidR="00D61588">
        <w:t>are coupled</w:t>
      </w:r>
      <w:proofErr w:type="gramEnd"/>
      <w:r w:rsidR="00D61588">
        <w:t xml:space="preserve"> with intensity.  Colour </w:t>
      </w:r>
      <w:proofErr w:type="gramStart"/>
      <w:r w:rsidR="00D61588">
        <w:t>is captured</w:t>
      </w:r>
      <w:proofErr w:type="gramEnd"/>
      <w:r w:rsidR="00D61588">
        <w:t xml:space="preserve"> by the relative amounts of the raw colour bands rather than their absolute values.  Normalised colour features are defined by </w:t>
      </w:r>
      <w:r w:rsidR="00D61588">
        <w:fldChar w:fldCharType="begin" w:fldLock="1"/>
      </w:r>
      <w:r w:rsidR="0012318C">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925D5C" w:rsidRPr="00925D5C">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806B6C"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494"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494"/>
          </w:p>
        </w:tc>
      </w:tr>
    </w:tbl>
    <w:p w14:paraId="5B18A0AF" w14:textId="6EC99C1E" w:rsidR="00D61588" w:rsidRDefault="00D61588" w:rsidP="00D61588">
      <w:pPr>
        <w:spacing w:line="360" w:lineRule="auto"/>
        <w:jc w:val="both"/>
      </w:pPr>
      <w:proofErr w:type="gramStart"/>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End"/>
      <w:r>
        <w:t xml:space="preserve">  The denominator normalises for intensity.  </w:t>
      </w:r>
    </w:p>
    <w:p w14:paraId="5AD94339" w14:textId="77777777" w:rsidR="00D61588" w:rsidRDefault="00D61588" w:rsidP="00D61588">
      <w:pPr>
        <w:spacing w:line="360" w:lineRule="auto"/>
        <w:jc w:val="both"/>
      </w:pPr>
    </w:p>
    <w:p w14:paraId="5BF4BFE4" w14:textId="54628424"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12318C">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925D5C" w:rsidRPr="00925D5C">
        <w:rPr>
          <w:noProof/>
        </w:rPr>
        <w:t>(Gates, 1980)</w:t>
      </w:r>
      <w:r>
        <w:fldChar w:fldCharType="end"/>
      </w:r>
      <w:r>
        <w:t xml:space="preserve">.  Vegetation is highly reflective in the near </w:t>
      </w:r>
      <w:proofErr w:type="gramStart"/>
      <w:r>
        <w:t>infra-red</w:t>
      </w:r>
      <w:proofErr w:type="gramEnd"/>
      <w:r>
        <w:t xml:space="preserve"> band as the energy in these wavelengths is insufficient for photosynthesis and potentially harmful due to its heating effects.   Various vegetation indices exploit these spectral properties.  The Ratio Vegetation Index (RVI) </w:t>
      </w:r>
      <w:proofErr w:type="gramStart"/>
      <w:r>
        <w:t>is given</w:t>
      </w:r>
      <w:proofErr w:type="gramEnd"/>
      <w: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3078F119"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12318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925D5C" w:rsidRPr="00925D5C">
        <w:rPr>
          <w:noProof/>
        </w:rPr>
        <w:t>(Myneni et al., 1995)</w:t>
      </w:r>
      <w:r>
        <w:fldChar w:fldCharType="end"/>
      </w:r>
      <w:r>
        <w:t xml:space="preserve">.  The well-known Normalised Difference Vegetation Index (NDVI) </w:t>
      </w:r>
      <w:proofErr w:type="gramStart"/>
      <w:r>
        <w:t>is defined</w:t>
      </w:r>
      <w:proofErr w:type="gramEnd"/>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4BA0228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12318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925D5C" w:rsidRPr="00925D5C">
        <w:rPr>
          <w:noProof/>
        </w:rPr>
        <w:t>(Kauth and Thomas, 1976)</w:t>
      </w:r>
      <w:r>
        <w:fldChar w:fldCharType="end"/>
      </w:r>
      <w:r>
        <w:t xml:space="preserve">.  The tasselled cap transform </w:t>
      </w:r>
      <w:proofErr w:type="gramStart"/>
      <w:r>
        <w:t>was approximated</w:t>
      </w:r>
      <w:proofErr w:type="gramEnd"/>
      <w:r>
        <w:t xml:space="preserve"> </w:t>
      </w:r>
      <w:r w:rsidR="0001287C">
        <w:t>in this study</w:t>
      </w:r>
      <w:r>
        <w:t xml:space="preserve"> using a principal component transform derived from the variance of the </w:t>
      </w:r>
      <w:proofErr w:type="spellStart"/>
      <w:r w:rsidR="0084644E" w:rsidRPr="0084644E">
        <w:t>S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84644E" w:rsidRPr="0084644E">
        <w:t>Spekboom</w:t>
      </w:r>
      <w:proofErr w:type="spellEnd"/>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23BD21B0"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plainTextFormattedCitation" : "(Trias-Sanz et al., 2008)", "previouslyFormattedCitation" : "(Trias-Sanz et al., 2008)" }, "properties" : { "noteIndex" : 0 }, "schema" : "https://github.com/citation-style-language/schema/raw/master/csl-citation.json" }</w:instrText>
      </w:r>
      <w:r>
        <w:fldChar w:fldCharType="separate"/>
      </w:r>
      <w:r w:rsidR="00925D5C" w:rsidRPr="00925D5C">
        <w:rPr>
          <w:noProof/>
        </w:rPr>
        <w:t>(Trias-Sanz et al.,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5959FC32"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t>
      </w:r>
      <w:proofErr w:type="gramStart"/>
      <w:r>
        <w:t>were all used</w:t>
      </w:r>
      <w:proofErr w:type="gramEnd"/>
      <w:r>
        <w:t xml:space="preserve"> as inputs to the sliding window feature set.  The complete feature 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495" w:name="_Ref393463827"/>
      <w:bookmarkStart w:id="496" w:name="_Ref393463822"/>
      <w:bookmarkStart w:id="497" w:name="_Toc394582240"/>
      <w:bookmarkStart w:id="498"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495"/>
      <w:r>
        <w:t xml:space="preserve">   Features</w:t>
      </w:r>
      <w:bookmarkEnd w:id="496"/>
      <w:bookmarkEnd w:id="497"/>
      <w:bookmarkEnd w:id="498"/>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21E7645C" w:rsidR="00D61588" w:rsidRDefault="00D61588" w:rsidP="00D61588">
      <w:pPr>
        <w:spacing w:line="360" w:lineRule="auto"/>
        <w:jc w:val="both"/>
      </w:pPr>
      <w:r>
        <w:t xml:space="preserve">The bands of the imagery have significant spectral overlap </w:t>
      </w:r>
      <w:r>
        <w:fldChar w:fldCharType="begin" w:fldLock="1"/>
      </w:r>
      <w:r w:rsidR="0012318C">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925D5C" w:rsidRPr="00925D5C">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499"/>
      <w:del w:id="500" w:author="dugalh" w:date="2017-04-14T16:07:00Z">
        <w:r w:rsidDel="00196E1D">
          <w:delText xml:space="preserve">inconsistencies </w:delText>
        </w:r>
      </w:del>
      <w:commentRangeEnd w:id="499"/>
      <w:ins w:id="501" w:author="dugalh" w:date="2017-04-14T16:07:00Z">
        <w:r w:rsidR="00196E1D">
          <w:t xml:space="preserve">instability </w:t>
        </w:r>
      </w:ins>
      <w:r w:rsidR="00156C2B">
        <w:rPr>
          <w:rStyle w:val="CommentReference"/>
        </w:rPr>
        <w:commentReference w:id="499"/>
      </w:r>
      <w:r>
        <w:t xml:space="preserve">and sub-optimality in selected features when using </w:t>
      </w:r>
      <w:commentRangeStart w:id="502"/>
      <w:del w:id="503" w:author="dugalh" w:date="2017-04-14T16:05:00Z">
        <w:r w:rsidDel="00196E1D">
          <w:delText xml:space="preserve">standard </w:delText>
        </w:r>
      </w:del>
      <w:ins w:id="504" w:author="dugalh" w:date="2017-04-14T16:05:00Z">
        <w:r w:rsidR="00196E1D">
          <w:t xml:space="preserve">traditional </w:t>
        </w:r>
      </w:ins>
      <w:r>
        <w:t xml:space="preserve">approaches </w:t>
      </w:r>
      <w:commentRangeEnd w:id="502"/>
      <w:ins w:id="505" w:author="dugalh" w:date="2017-04-14T16:05:00Z">
        <w:r w:rsidR="00196E1D">
          <w:t>such as ranking</w:t>
        </w:r>
      </w:ins>
      <w:ins w:id="506" w:author="dugalh" w:date="2017-04-14T16:06:00Z">
        <w:r w:rsidR="00196E1D">
          <w:t>,</w:t>
        </w:r>
      </w:ins>
      <w:del w:id="507" w:author="dugalh" w:date="2017-04-14T16:06:00Z">
        <w:r w:rsidR="00156C2B" w:rsidDel="00196E1D">
          <w:rPr>
            <w:rStyle w:val="CommentReference"/>
          </w:rPr>
          <w:commentReference w:id="502"/>
        </w:r>
      </w:del>
      <w:ins w:id="508" w:author="dugalh" w:date="2017-04-14T16:06:00Z">
        <w:r w:rsidR="00196E1D">
          <w:t xml:space="preserve"> forward selection and backward elimination </w:t>
        </w:r>
      </w:ins>
      <w:r>
        <w:fldChar w:fldCharType="begin" w:fldLock="1"/>
      </w:r>
      <w:r w:rsidR="0012318C">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Tolosi and Lengauer, 2011; Yousef et al., 2007)", "plainTextFormattedCitation" : "(Sahu and Mishra, 2011; Strobl et al., 2008; Tolosi and Lengauer, 2011; Yousef et al., 2007)", "previouslyFormattedCitation" : "(Sahu and Mishra, 2011; Strobl et al., 2008; Tolosi and Lengauer, 2011; Yousef et al., 2007)" }, "properties" : { "noteIndex" : 0 }, "schema" : "https://github.com/citation-style-language/schema/raw/master/csl-citation.json" }</w:instrText>
      </w:r>
      <w:r>
        <w:fldChar w:fldCharType="separate"/>
      </w:r>
      <w:r w:rsidR="00925D5C" w:rsidRPr="00925D5C">
        <w:rPr>
          <w:noProof/>
        </w:rPr>
        <w:t>(Sahu and Mishra, 2011; Strobl et al., 2008; Tolosi and Lengauer, 2011; Yousef et al., 2007)</w:t>
      </w:r>
      <w:r>
        <w:fldChar w:fldCharType="end"/>
      </w:r>
      <w:r>
        <w:t xml:space="preserve">.  </w:t>
      </w:r>
      <w:r w:rsidR="00F978E9">
        <w:t xml:space="preserve">Redundancy </w:t>
      </w:r>
      <w:proofErr w:type="gramStart"/>
      <w:r>
        <w:t xml:space="preserve">can be </w:t>
      </w:r>
      <w:r w:rsidR="00156C2B">
        <w:t>reduced</w:t>
      </w:r>
      <w:proofErr w:type="gramEnd"/>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509"/>
      <w:commentRangeStart w:id="510"/>
      <w:r>
        <w:t>A</w:t>
      </w:r>
      <w:r w:rsidR="00F978E9">
        <w:t xml:space="preserve"> feature ranking method</w:t>
      </w:r>
      <w:r w:rsidR="00D61588">
        <w:t xml:space="preserve">, called feature clustering and ranking, </w:t>
      </w:r>
      <w:proofErr w:type="gramStart"/>
      <w:ins w:id="511" w:author="Adriaan Van Niekerk" w:date="2017-03-04T11:46:00Z">
        <w:r>
          <w:t>was used</w:t>
        </w:r>
        <w:proofErr w:type="gramEnd"/>
        <w:r>
          <w:t xml:space="preserve"> to </w:t>
        </w:r>
      </w:ins>
      <w:ins w:id="512" w:author="dugalh" w:date="2017-04-14T16:09:00Z">
        <w:r w:rsidR="00196E1D">
          <w:t xml:space="preserve">select </w:t>
        </w:r>
      </w:ins>
      <w:ins w:id="513" w:author="dugalh" w:date="2017-04-14T16:11:00Z">
        <w:r w:rsidR="00196E1D">
          <w:t>relevant</w:t>
        </w:r>
      </w:ins>
      <w:ins w:id="514" w:author="dugalh" w:date="2017-04-14T16:09:00Z">
        <w:r w:rsidR="00196E1D">
          <w:t xml:space="preserve"> features in the presence of </w:t>
        </w:r>
      </w:ins>
      <w:commentRangeStart w:id="515"/>
      <w:ins w:id="516" w:author="Adriaan Van Niekerk" w:date="2017-03-04T11:46:00Z">
        <w:del w:id="517" w:author="dugalh" w:date="2017-04-14T16:09:00Z">
          <w:r w:rsidDel="00196E1D">
            <w:delText xml:space="preserve">reduce </w:delText>
          </w:r>
        </w:del>
        <w:r>
          <w:t>redundancy</w:t>
        </w:r>
        <w:del w:id="518" w:author="dugalh" w:date="2017-04-14T16:09:00Z">
          <w:r w:rsidDel="00196E1D">
            <w:delText xml:space="preserve"> in this study</w:delText>
          </w:r>
        </w:del>
      </w:ins>
      <w:commentRangeEnd w:id="515"/>
      <w:r w:rsidR="00196E1D">
        <w:rPr>
          <w:rStyle w:val="CommentReference"/>
        </w:rPr>
        <w:commentReference w:id="515"/>
      </w:r>
      <w:del w:id="519" w:author="dugalh" w:date="2017-04-14T16:09:00Z">
        <w:r w:rsidR="00D61588" w:rsidDel="00196E1D">
          <w:delText xml:space="preserve">which is robust to </w:delText>
        </w:r>
        <w:r w:rsidR="00F978E9" w:rsidDel="00196E1D">
          <w:delText>feature redundancy</w:delText>
        </w:r>
      </w:del>
      <w:r w:rsidR="00D61588">
        <w:t xml:space="preserve">. </w:t>
      </w:r>
      <w:del w:id="520" w:author="Adriaan Van Niekerk" w:date="2017-03-04T11:46:00Z">
        <w:r w:rsidR="00D61588" w:rsidDel="00156C2B">
          <w:delText xml:space="preserve"> </w:delText>
        </w:r>
      </w:del>
      <w:commentRangeEnd w:id="509"/>
      <w:r w:rsidR="00451F0C">
        <w:rPr>
          <w:rStyle w:val="CommentReference"/>
        </w:rPr>
        <w:commentReference w:id="509"/>
      </w:r>
      <w:commentRangeEnd w:id="510"/>
      <w:r w:rsidR="00065A81">
        <w:rPr>
          <w:rStyle w:val="CommentReference"/>
        </w:rPr>
        <w:commentReference w:id="510"/>
      </w:r>
      <w:r>
        <w:t xml:space="preserve">The approach </w:t>
      </w:r>
      <w:proofErr w:type="gramStart"/>
      <w:r w:rsidR="00D61588">
        <w:t>is described</w:t>
      </w:r>
      <w:proofErr w:type="gramEnd"/>
      <w:r w:rsidR="00D61588">
        <w:t xml:space="preserve"> as follows:</w:t>
      </w:r>
    </w:p>
    <w:p w14:paraId="4340A349" w14:textId="6EF2433A"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12318C">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925D5C" w:rsidRPr="00925D5C">
        <w:rPr>
          <w:noProof/>
        </w:rPr>
        <w:t>(Szekely and Rizzo, 2005)</w:t>
      </w:r>
      <w:r>
        <w:fldChar w:fldCharType="end"/>
      </w:r>
      <w:r>
        <w:t xml:space="preserve"> of the feature set using the correlation coefficient as the dissimilarity metric</w:t>
      </w:r>
      <w:ins w:id="521" w:author="dugalh" w:date="2017-04-14T16:12:00Z">
        <w:r w:rsidR="00065A81">
          <w:t xml:space="preserve"> and </w:t>
        </w:r>
      </w:ins>
      <w:ins w:id="522" w:author="dugalh" w:date="2017-04-14T16:13:00Z">
        <w:r w:rsidR="00065A81">
          <w:t>create</w:t>
        </w:r>
      </w:ins>
      <w:ins w:id="523" w:author="dugalh" w:date="2017-04-14T16:12:00Z">
        <w:r w:rsidR="00065A81">
          <w:t xml:space="preserve"> </w:t>
        </w:r>
      </w:ins>
      <w:ins w:id="524" w:author="dugalh" w:date="2017-04-16T14:49:00Z">
        <w:r w:rsidR="00123C39">
          <w:t>a</w:t>
        </w:r>
      </w:ins>
      <w:ins w:id="525" w:author="dugalh" w:date="2017-04-14T16:12:00Z">
        <w:r w:rsidR="00065A81">
          <w:t xml:space="preserve"> </w:t>
        </w:r>
        <w:proofErr w:type="spellStart"/>
        <w:r w:rsidR="00065A81">
          <w:t>dendrogram</w:t>
        </w:r>
      </w:ins>
      <w:proofErr w:type="spellEnd"/>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526"/>
      <w:r>
        <w:t xml:space="preserve">the </w:t>
      </w:r>
      <w:proofErr w:type="spellStart"/>
      <w:r>
        <w:t>dendrogram</w:t>
      </w:r>
      <w:commentRangeEnd w:id="526"/>
      <w:proofErr w:type="spellEnd"/>
      <w:r w:rsidR="00156C2B">
        <w:rPr>
          <w:rStyle w:val="CommentReference"/>
        </w:rPr>
        <w:commentReference w:id="526"/>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59BF28AE" w:rsidR="00D61588" w:rsidRDefault="00C22C18" w:rsidP="00D61588">
      <w:pPr>
        <w:spacing w:line="360" w:lineRule="auto"/>
        <w:jc w:val="both"/>
      </w:pPr>
      <w:commentRangeStart w:id="527"/>
      <w:commentRangeStart w:id="528"/>
      <w:r>
        <w:t xml:space="preserve">More detail on the method </w:t>
      </w:r>
      <w:proofErr w:type="gramStart"/>
      <w:r>
        <w:t>can be found</w:t>
      </w:r>
      <w:proofErr w:type="gramEnd"/>
      <w:r>
        <w:t xml:space="preserve"> in Chapter 3.  </w:t>
      </w:r>
      <w:commentRangeEnd w:id="527"/>
      <w:r w:rsidR="00156C2B">
        <w:rPr>
          <w:rStyle w:val="CommentReference"/>
        </w:rPr>
        <w:commentReference w:id="527"/>
      </w:r>
      <w:commentRangeEnd w:id="528"/>
      <w:r w:rsidR="00065A81">
        <w:rPr>
          <w:rStyle w:val="CommentReference"/>
        </w:rPr>
        <w:commentReference w:id="528"/>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proofErr w:type="gramStart"/>
      <w:r w:rsidR="00065A81">
        <w:t>was used</w:t>
      </w:r>
      <w:proofErr w:type="gramEnd"/>
      <w:r w:rsidR="00065A81">
        <w:t xml:space="preserve"> </w:t>
      </w:r>
      <w:r w:rsidR="00172392">
        <w:t xml:space="preserve">as the feature relevance criterion.  </w:t>
      </w:r>
      <w:r>
        <w:t xml:space="preserve">The naïve Bayes criterion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w:t>
      </w:r>
      <w:proofErr w:type="spellStart"/>
      <w:r w:rsidR="00D61588">
        <w:t>ten</w:t>
      </w:r>
      <w:r w:rsidR="007820B5">
        <w:t xml:space="preserve"> </w:t>
      </w:r>
      <w:r w:rsidR="00D61588">
        <w:t>fold</w:t>
      </w:r>
      <w:proofErr w:type="spellEnd"/>
      <w:r w:rsidR="00D61588">
        <w:t xml:space="preserve"> cross validation </w:t>
      </w:r>
      <w:r w:rsidR="00D61588">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925D5C" w:rsidRPr="00925D5C">
        <w:rPr>
          <w:noProof/>
        </w:rPr>
        <w:t>(Bishop, 2003)</w:t>
      </w:r>
      <w:r w:rsidR="00D61588">
        <w:fldChar w:fldCharType="end"/>
      </w:r>
      <w:r w:rsidR="00D61588">
        <w:t xml:space="preserve">.  </w:t>
      </w:r>
      <w:del w:id="529" w:author="dugalh" w:date="2017-09-18T20:31:00Z">
        <w:r w:rsidR="00D61588" w:rsidDel="00420E53">
          <w:delText>Major b</w:delText>
        </w:r>
      </w:del>
      <w:ins w:id="530" w:author="dugalh" w:date="2017-09-18T20:31:00Z">
        <w:r w:rsidR="00420E53">
          <w:t>B</w:t>
        </w:r>
      </w:ins>
      <w:r w:rsidR="00D61588">
        <w:t xml:space="preserve">enefits of the cluster ranking method are its speed and that it allows </w:t>
      </w:r>
      <w:proofErr w:type="gramStart"/>
      <w:r w:rsidR="00D61588">
        <w:t>hand-picking</w:t>
      </w:r>
      <w:proofErr w:type="gramEnd"/>
      <w:r w:rsidR="00D61588">
        <w:t xml:space="preserve"> of the single features that represent each cluster.  The flexibility to choose features allows the user to favour those features that are fastest to compute or perhaps to choose those features that </w:t>
      </w:r>
      <w:proofErr w:type="gramStart"/>
      <w:r w:rsidR="00D61588">
        <w:t>are more readily understood</w:t>
      </w:r>
      <w:proofErr w:type="gramEnd"/>
      <w:r w:rsidR="00D61588">
        <w:t>.</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531"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532" w:author="Adriaan Van Niekerk" w:date="2017-03-04T11:52:00Z"/>
        </w:rPr>
      </w:pPr>
      <w:r>
        <w:t xml:space="preserve">The decision tree, random forest, Support Vector Machine (SVM), Bayes normal and </w:t>
      </w:r>
      <w:r w:rsidR="00C22C18">
        <w:t>k-Nearest-Neighbour</w:t>
      </w:r>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ins w:id="533" w:author="Adriaan Van Niekerk" w:date="2017-03-04T11:52:00Z">
        <w:r w:rsidR="00156C2B">
          <w:t xml:space="preserve"> </w:t>
        </w:r>
      </w:ins>
      <w:del w:id="534"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535" w:author="Adriaan Van Niekerk" w:date="2017-03-04T11:52:00Z"/>
        </w:rPr>
      </w:pPr>
    </w:p>
    <w:p w14:paraId="40E2C842" w14:textId="53B1E6BC" w:rsidR="00D61588" w:rsidRDefault="00D61588" w:rsidP="00D61588">
      <w:pPr>
        <w:spacing w:line="360" w:lineRule="auto"/>
        <w:jc w:val="both"/>
      </w:pPr>
      <w:commentRangeStart w:id="536"/>
      <w:commentRangeStart w:id="537"/>
      <w:r>
        <w:t xml:space="preserve">A decision tree is a tree of binary decision nodes based on thresholds of different features.  Data is recursively split at each branch node until a terminal is reached representing a class label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Training </w:t>
      </w:r>
      <w:proofErr w:type="gramStart"/>
      <w:r>
        <w:t>is performed</w:t>
      </w:r>
      <w:proofErr w:type="gramEnd"/>
      <w:r>
        <w:t xml:space="preserve"> by a greedy procedure</w:t>
      </w:r>
      <w:ins w:id="538"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Overtraining is a concern and trees </w:t>
      </w:r>
      <w:proofErr w:type="gramStart"/>
      <w:r>
        <w:t>can be pruned</w:t>
      </w:r>
      <w:proofErr w:type="gramEnd"/>
      <w:r>
        <w:t xml:space="preserve"> in a post-training step to reduce variance.  Decision tree execution is fast.  They </w:t>
      </w:r>
      <w:proofErr w:type="gramStart"/>
      <w:r>
        <w:t>are known</w:t>
      </w:r>
      <w:proofErr w:type="gramEnd"/>
      <w:r>
        <w:t xml:space="preserve"> for their ease of interpretation </w:t>
      </w:r>
      <w:r>
        <w:lastRenderedPageBreak/>
        <w:t xml:space="preserve">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464D5880" w:rsidR="00D61588" w:rsidRDefault="00D61588" w:rsidP="00D61588">
      <w:pPr>
        <w:spacing w:line="360" w:lineRule="auto"/>
        <w:jc w:val="both"/>
      </w:pPr>
      <w:r>
        <w:t xml:space="preserve">Random forests are classifiers that use bootstrapped aggregation (bagging) </w:t>
      </w:r>
      <w:r>
        <w:fldChar w:fldCharType="begin" w:fldLock="1"/>
      </w:r>
      <w:r w:rsidR="0012318C">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925D5C" w:rsidRPr="00925D5C">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12318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925D5C" w:rsidRPr="00925D5C">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26630866"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12318C">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Li et al., 2010; Sahu and Mishra, 2011; Yousef et al., 2007)", "plainTextFormattedCitation" : "(Amor\u00f3s L\u00f3pez et al., 2011; Li et al., 2010; Sahu and Mishra, 2011; Yousef et al., 2007)", "previouslyFormattedCitation" : "(Amor\u00f3s L\u00f3pez et al., 2011; Li et al., 2010; Sahu and Mishra, 2011; Yousef et al., 2007)" }, "properties" : { "noteIndex" : 0 }, "schema" : "https://github.com/citation-style-language/schema/raw/master/csl-citation.json" }</w:instrText>
      </w:r>
      <w:r>
        <w:fldChar w:fldCharType="separate"/>
      </w:r>
      <w:r w:rsidR="00925D5C" w:rsidRPr="00925D5C">
        <w:rPr>
          <w:noProof/>
        </w:rPr>
        <w:t>(Amorós López et al., 2011; Li et al., 2010; Sahu and Mishra, 2011;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w:t>
      </w:r>
      <w:proofErr w:type="gramStart"/>
      <w:r>
        <w:t>The decision boundary is determined only by the support vectors</w:t>
      </w:r>
      <w:proofErr w:type="gramEnd"/>
      <w:r>
        <w:t xml:space="preserve">, not directly by features or generative descriptions of class distributions.  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proofErr w:type="gramStart"/>
      <w:r w:rsidRPr="003435CE">
        <w:rPr>
          <w:i/>
        </w:rPr>
        <w:t>C</w:t>
      </w:r>
      <w:r>
        <w:t>, that</w:t>
      </w:r>
      <w:proofErr w:type="gramEnd"/>
      <w:r>
        <w:t xml:space="preserve"> punishes class overlap.  Using the kernel trick, the linear SVM was further extended to allow modelling of non-linear decision boundarie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Different kernels such as polynomials or Radial Basis Functions (RBF) </w:t>
      </w:r>
      <w:proofErr w:type="gramStart"/>
      <w:r>
        <w:t>may be chosen</w:t>
      </w:r>
      <w:proofErr w:type="gramEnd"/>
      <w:r>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t xml:space="preserve">The training procedure is a quadratic optimisation </w:t>
      </w:r>
      <w:proofErr w:type="gramStart"/>
      <w:r>
        <w:t>problem which</w:t>
      </w:r>
      <w:proofErr w:type="gramEnd"/>
      <w:r>
        <w:t xml:space="preserve"> is computationally demanding.  Execution is fast however as it only requires evaluation of the kernel function for the support vector – object vector pair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w:t>
      </w:r>
    </w:p>
    <w:p w14:paraId="28ECBF6D" w14:textId="77777777" w:rsidR="00D61588" w:rsidRDefault="00D61588" w:rsidP="00D61588">
      <w:pPr>
        <w:spacing w:line="360" w:lineRule="auto"/>
        <w:jc w:val="both"/>
      </w:pPr>
    </w:p>
    <w:p w14:paraId="1D78858D" w14:textId="4243A0B3"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w:t>
      </w:r>
      <w:proofErr w:type="gramStart"/>
      <w:r>
        <w:t>are estimated</w:t>
      </w:r>
      <w:proofErr w:type="gramEnd"/>
      <w:r>
        <w:t xml:space="preserve"> for each class from the data, usually with the maximum likelihood criterion.  Bayes rule is then used to define the decision boundary </w:t>
      </w:r>
      <w:r>
        <w:fldChar w:fldCharType="begin" w:fldLock="1"/>
      </w:r>
      <w:r w:rsidR="0012318C">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925D5C" w:rsidRPr="00925D5C">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21FB4C4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925D5C" w:rsidRPr="00925D5C">
        <w:rPr>
          <w:noProof/>
        </w:rPr>
        <w:t>(Bishop, 2003)</w:t>
      </w:r>
      <w:r>
        <w:fldChar w:fldCharType="end"/>
      </w:r>
      <w:r>
        <w:t xml:space="preserve">.  Any distance metric </w:t>
      </w:r>
      <w:proofErr w:type="gramStart"/>
      <w:r>
        <w:t>can be used</w:t>
      </w:r>
      <w:proofErr w:type="gramEnd"/>
      <w:r>
        <w:t xml:space="preserve">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536"/>
      <w:r w:rsidR="00087F03">
        <w:rPr>
          <w:rStyle w:val="CommentReference"/>
        </w:rPr>
        <w:commentReference w:id="536"/>
      </w:r>
      <w:commentRangeEnd w:id="537"/>
      <w:r w:rsidR="00F05B74">
        <w:rPr>
          <w:rStyle w:val="CommentReference"/>
        </w:rPr>
        <w:commentReference w:id="537"/>
      </w:r>
    </w:p>
    <w:p w14:paraId="56F9B4E9" w14:textId="77777777" w:rsidR="00D61588" w:rsidRDefault="00D61588" w:rsidP="00D61588">
      <w:pPr>
        <w:spacing w:line="360" w:lineRule="auto"/>
        <w:jc w:val="both"/>
      </w:pPr>
    </w:p>
    <w:p w14:paraId="7A7CE78E" w14:textId="77777777" w:rsidR="00905BD5" w:rsidRDefault="001179C5" w:rsidP="00D61588">
      <w:pPr>
        <w:spacing w:line="360" w:lineRule="auto"/>
        <w:jc w:val="both"/>
        <w:rPr>
          <w:ins w:id="539" w:author="dugalh" w:date="2017-04-16T17:37:00Z"/>
        </w:rPr>
      </w:pPr>
      <w:commentRangeStart w:id="540"/>
      <w:commentRangeStart w:id="541"/>
      <w:commentRangeStart w:id="542"/>
      <w:r>
        <w:t xml:space="preserve">The classifiers were implemented with the </w:t>
      </w:r>
      <w:proofErr w:type="spellStart"/>
      <w:r w:rsidR="00A61724">
        <w:t>OpenCV</w:t>
      </w:r>
      <w:proofErr w:type="spellEnd"/>
      <w:r>
        <w:t xml:space="preserve"> software library</w:t>
      </w:r>
      <w:r w:rsidR="00A61724">
        <w:t xml:space="preserve"> </w:t>
      </w:r>
      <w:r w:rsidR="00A61724">
        <w:fldChar w:fldCharType="begin" w:fldLock="1"/>
      </w:r>
      <w:r w:rsidR="007E140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A61724">
        <w:fldChar w:fldCharType="separate"/>
      </w:r>
      <w:r w:rsidR="00A61724" w:rsidRPr="00925D5C">
        <w:rPr>
          <w:noProof/>
        </w:rPr>
        <w:t>(Bradski, 2000)</w:t>
      </w:r>
      <w:r w:rsidR="00A61724">
        <w:fldChar w:fldCharType="end"/>
      </w:r>
      <w:r w:rsidR="00A61724">
        <w:t>.</w:t>
      </w:r>
      <w:commentRangeEnd w:id="540"/>
      <w:r w:rsidR="00355761">
        <w:rPr>
          <w:rStyle w:val="CommentReference"/>
        </w:rPr>
        <w:commentReference w:id="540"/>
      </w:r>
      <w:commentRangeEnd w:id="541"/>
      <w:r w:rsidR="00F05B74">
        <w:rPr>
          <w:rStyle w:val="CommentReference"/>
        </w:rPr>
        <w:commentReference w:id="541"/>
      </w:r>
      <w:commentRangeEnd w:id="542"/>
      <w:r w:rsidR="0079333F">
        <w:rPr>
          <w:rStyle w:val="CommentReference"/>
        </w:rPr>
        <w:commentReference w:id="542"/>
      </w:r>
      <w:r w:rsidR="00A61724">
        <w:t xml:space="preserve">  User supplied </w:t>
      </w:r>
      <w:r w:rsidR="008141CB">
        <w:t xml:space="preserve">tuning </w:t>
      </w:r>
      <w:r w:rsidR="00A61724">
        <w:t xml:space="preserve">parameters </w:t>
      </w:r>
      <w:r w:rsidR="008141CB">
        <w:t xml:space="preserve">for these classifiers </w:t>
      </w:r>
      <w:proofErr w:type="gramStart"/>
      <w:r w:rsidR="00A61724">
        <w:t>were found</w:t>
      </w:r>
      <w:proofErr w:type="gramEnd"/>
      <w:r w:rsidR="00A61724">
        <w:t xml:space="preserve"> with cross-validated grid searches. </w:t>
      </w:r>
      <w:r w:rsidR="008141CB">
        <w:t xml:space="preserve"> </w:t>
      </w:r>
      <w:moveToRangeStart w:id="543" w:author="dugalh" w:date="2017-04-16T15:17:00Z" w:name="move480119206"/>
      <w:moveTo w:id="544" w:author="dugalh" w:date="2017-04-16T15:17:00Z">
        <w:r w:rsidR="00F65796">
          <w:fldChar w:fldCharType="begin"/>
        </w:r>
        <w:r w:rsidR="00F65796">
          <w:instrText xml:space="preserve"> REF _Ref395037028 \h </w:instrText>
        </w:r>
      </w:moveTo>
      <w:moveTo w:id="545"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546"/>
        <w:r w:rsidR="00F65796">
          <w:t xml:space="preserve">Descriptions of the parameters can be found in the </w:t>
        </w:r>
        <w:proofErr w:type="spellStart"/>
        <w:r w:rsidR="00F65796">
          <w:t>OpenCV</w:t>
        </w:r>
        <w:proofErr w:type="spellEnd"/>
        <w:r w:rsidR="00F65796">
          <w:t xml:space="preserve"> documentation </w:t>
        </w:r>
        <w:r w:rsidR="00F65796">
          <w:fldChar w:fldCharType="begin" w:fldLock="1"/>
        </w:r>
        <w:r w:rsidR="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F65796">
          <w:fldChar w:fldCharType="separate"/>
        </w:r>
        <w:r w:rsidR="00F65796" w:rsidRPr="00925D5C">
          <w:rPr>
            <w:noProof/>
          </w:rPr>
          <w:t>(OpenCV Development Team, 2014)</w:t>
        </w:r>
        <w:r w:rsidR="00F65796">
          <w:fldChar w:fldCharType="end"/>
        </w:r>
        <w:r w:rsidR="00F65796">
          <w:t xml:space="preserve">.   </w:t>
        </w:r>
        <w:commentRangeEnd w:id="546"/>
        <w:r w:rsidR="00F65796">
          <w:rPr>
            <w:rStyle w:val="CommentReference"/>
          </w:rPr>
          <w:commentReference w:id="546"/>
        </w:r>
      </w:moveTo>
      <w:moveToRangeEnd w:id="543"/>
    </w:p>
    <w:p w14:paraId="46EAF68B" w14:textId="77777777" w:rsidR="00905BD5" w:rsidRDefault="00905BD5" w:rsidP="00D61588">
      <w:pPr>
        <w:spacing w:line="360" w:lineRule="auto"/>
        <w:jc w:val="both"/>
        <w:rPr>
          <w:ins w:id="547" w:author="dugalh" w:date="2017-04-16T17:37:00Z"/>
        </w:rPr>
      </w:pPr>
    </w:p>
    <w:p w14:paraId="15528E06" w14:textId="56C7522C" w:rsidR="007E73AF" w:rsidRDefault="00D61588" w:rsidP="00D61588">
      <w:pPr>
        <w:spacing w:line="360" w:lineRule="auto"/>
        <w:jc w:val="both"/>
        <w:rPr>
          <w:ins w:id="548" w:author="dugalh" w:date="2017-04-16T15:18:00Z"/>
        </w:rPr>
      </w:pPr>
      <w:r>
        <w:t xml:space="preserve">Morphological operators </w:t>
      </w:r>
      <w:r>
        <w:fldChar w:fldCharType="begin" w:fldLock="1"/>
      </w:r>
      <w:r w:rsidR="0012318C">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925D5C" w:rsidRPr="00925D5C">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84644E" w:rsidRPr="0084644E">
        <w:t>Spekboom</w:t>
      </w:r>
      <w:proofErr w:type="spellEnd"/>
      <w:r>
        <w:t xml:space="preserve"> pixels.  Following this, spurious wrinkles and holes in the </w:t>
      </w:r>
      <w:proofErr w:type="spellStart"/>
      <w:r w:rsidR="0084644E" w:rsidRPr="0084644E">
        <w:t>Spekboom</w:t>
      </w:r>
      <w:proofErr w:type="spellEnd"/>
      <w:r>
        <w:t xml:space="preserve"> boundaries </w:t>
      </w:r>
      <w:proofErr w:type="gramStart"/>
      <w:r>
        <w:t>were removed</w:t>
      </w:r>
      <w:proofErr w:type="gramEnd"/>
      <w:r>
        <w:t xml:space="preserve"> with a morphological closing operation.  The assumption here being that </w:t>
      </w:r>
      <w:proofErr w:type="spellStart"/>
      <w:r w:rsidR="0084644E" w:rsidRPr="0084644E">
        <w:t>Spekboom</w:t>
      </w:r>
      <w:proofErr w:type="spellEnd"/>
      <w:r>
        <w:t xml:space="preserve"> typically grows in solid clumps and any real gaps in these clumps would be more than a pixel wide.  These operations </w:t>
      </w:r>
      <w:proofErr w:type="gramStart"/>
      <w:r>
        <w:t>can be seen</w:t>
      </w:r>
      <w:proofErr w:type="gramEnd"/>
      <w:r>
        <w:t xml:space="preserve"> as a way of further incorporating spatial context into the classification.</w:t>
      </w:r>
      <w:ins w:id="549" w:author="dugalh" w:date="2017-04-16T17:39:00Z">
        <w:r w:rsidR="00905BD5">
          <w:t xml:space="preserve">  </w:t>
        </w:r>
      </w:ins>
    </w:p>
    <w:p w14:paraId="1CE3644D" w14:textId="77777777" w:rsidR="007E73AF" w:rsidRDefault="007E73AF" w:rsidP="007E73AF">
      <w:moveToRangeStart w:id="550" w:author="dugalh" w:date="2017-04-16T15:19:00Z" w:name="move480119268"/>
    </w:p>
    <w:p w14:paraId="5A8B8F46" w14:textId="77777777" w:rsidR="007E73AF" w:rsidRDefault="007E73AF" w:rsidP="007E73AF">
      <w:pPr>
        <w:pStyle w:val="1Tablecaption"/>
      </w:pPr>
      <w:moveTo w:id="551" w:author="dugalh" w:date="2017-04-16T15:19:00Z">
        <w:r>
          <w:t xml:space="preserve">Table </w:t>
        </w:r>
        <w:r>
          <w:fldChar w:fldCharType="begin"/>
        </w:r>
        <w:r>
          <w:instrText xml:space="preserve"> SEQ Table \* ARABIC </w:instrText>
        </w:r>
        <w:r>
          <w:fldChar w:fldCharType="separate"/>
        </w:r>
        <w:r>
          <w:rPr>
            <w:noProof/>
          </w:rPr>
          <w:t>6</w:t>
        </w:r>
        <w:r>
          <w:fldChar w:fldCharType="end"/>
        </w:r>
        <w:r>
          <w:t xml:space="preserve">   </w:t>
        </w:r>
        <w:commentRangeStart w:id="552"/>
        <w:r>
          <w:t>Classifier parameters</w:t>
        </w:r>
        <w:commentRangeEnd w:id="552"/>
        <w:r>
          <w:rPr>
            <w:rStyle w:val="CommentReference"/>
          </w:rPr>
          <w:commentReference w:id="552"/>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553"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moveTo w:id="554" w:author="dugalh" w:date="2017-04-16T15:19:00Z">
              <w:r>
                <w:rPr>
                  <w:rFonts w:cs="Arial"/>
                  <w:sz w:val="16"/>
                  <w:szCs w:val="16"/>
                </w:rPr>
                <w:t>Paramaters</w:t>
              </w:r>
            </w:moveTo>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555"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556"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557"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558"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moveTo w:id="559" w:author="dugalh" w:date="2017-04-16T15:19:00Z">
              <w:r>
                <w:rPr>
                  <w:sz w:val="16"/>
                  <w:szCs w:val="16"/>
                </w:rPr>
                <w:t>kNN</w:t>
              </w:r>
            </w:moveTo>
            <w:proofErr w:type="spellEnd"/>
          </w:p>
        </w:tc>
        <w:tc>
          <w:tcPr>
            <w:tcW w:w="8043" w:type="dxa"/>
          </w:tcPr>
          <w:p w14:paraId="03C48F8E" w14:textId="77777777" w:rsidR="007E73AF" w:rsidRPr="00803CF7" w:rsidRDefault="007E73AF" w:rsidP="00684F38">
            <w:pPr>
              <w:rPr>
                <w:sz w:val="16"/>
                <w:szCs w:val="16"/>
              </w:rPr>
            </w:pPr>
            <w:moveTo w:id="560"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561"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562"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563"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564"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550"/>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429CD77C" w:rsidR="00432395" w:rsidRDefault="00680746" w:rsidP="00432395">
      <w:pPr>
        <w:spacing w:line="360" w:lineRule="auto"/>
        <w:jc w:val="both"/>
      </w:pPr>
      <w:r>
        <w:t>The per-pixel</w:t>
      </w:r>
      <w:r w:rsidR="008E676C">
        <w:t xml:space="preserve"> </w:t>
      </w:r>
      <w:del w:id="565" w:author="dugalh" w:date="2017-04-16T17:28:00Z">
        <w:r w:rsidR="008E676C" w:rsidDel="00A71072">
          <w:delText>(per-object)</w:delText>
        </w:r>
        <w:r w:rsidDel="00A71072">
          <w:delText xml:space="preserve"> </w:delText>
        </w:r>
      </w:del>
      <w:r>
        <w:t xml:space="preserve">performance of the candidate classifiers </w:t>
      </w:r>
      <w:proofErr w:type="gramStart"/>
      <w:r>
        <w:t>was evaluated</w:t>
      </w:r>
      <w:proofErr w:type="gramEnd"/>
      <w:r>
        <w:t xml:space="preserve"> on the selected features</w:t>
      </w:r>
      <w:ins w:id="566" w:author="dugalh" w:date="2017-04-14T16:25:00Z">
        <w:r w:rsidR="00C02B4A">
          <w:t xml:space="preserve"> using the </w:t>
        </w:r>
      </w:ins>
      <w:ins w:id="567" w:author="dugalh" w:date="2017-04-16T17:25:00Z">
        <w:r w:rsidR="00E771F6">
          <w:t>labelled pixel data</w:t>
        </w:r>
      </w:ins>
      <w:del w:id="568" w:author="Adriaan Van Niekerk" w:date="2017-03-04T12:02:00Z">
        <w:r w:rsidDel="006658E6">
          <w:delText xml:space="preserve"> using the image </w:delText>
        </w:r>
        <w:r w:rsidRPr="006658E6" w:rsidDel="006658E6">
          <w:rPr>
            <w:highlight w:val="yellow"/>
            <w:rPrChange w:id="569" w:author="Adriaan Van Niekerk" w:date="2017-03-04T12:00:00Z">
              <w:rPr/>
            </w:rPrChange>
          </w:rPr>
          <w:delText>ground truth data</w:delText>
        </w:r>
      </w:del>
      <w:r>
        <w:t xml:space="preserve">.  </w:t>
      </w:r>
      <w:moveFromRangeStart w:id="570" w:author="dugalh" w:date="2017-04-14T16:32:00Z" w:name="move479950849"/>
      <w:moveFrom w:id="571" w:author="dugalh" w:date="2017-04-14T16:32:00Z">
        <w:r w:rsidDel="00A43F62">
          <w:t xml:space="preserve">The size of the Background class was reduced to be the same as the </w:t>
        </w:r>
        <w:r w:rsidRPr="0084644E" w:rsidDel="00A43F62">
          <w:t>Spekboom</w:t>
        </w:r>
        <w:r w:rsidDel="00A43F62">
          <w:t xml:space="preserve"> class by taking a random subsample.  </w:t>
        </w:r>
        <w:commentRangeStart w:id="572"/>
        <w:r w:rsidDel="00A43F62">
          <w:t xml:space="preserve">This was done to expedite classifier training times.  </w:t>
        </w:r>
        <w:commentRangeEnd w:id="572"/>
        <w:r w:rsidR="006658E6" w:rsidDel="00A43F62">
          <w:rPr>
            <w:rStyle w:val="CommentReference"/>
          </w:rPr>
          <w:commentReference w:id="572"/>
        </w:r>
      </w:moveFrom>
      <w:moveFromRangeEnd w:id="570"/>
      <w:r>
        <w:t xml:space="preserve">To avoid biased estimates of performance, </w:t>
      </w:r>
      <w:proofErr w:type="spellStart"/>
      <w:r>
        <w:t>ten</w:t>
      </w:r>
      <w:r w:rsidR="007820B5">
        <w:t xml:space="preserve"> </w:t>
      </w:r>
      <w:r>
        <w:t>fold</w:t>
      </w:r>
      <w:proofErr w:type="spellEnd"/>
      <w:r>
        <w:t xml:space="preserve"> cross validation </w:t>
      </w:r>
      <w:proofErr w:type="gramStart"/>
      <w:r>
        <w:t>was used</w:t>
      </w:r>
      <w:proofErr w:type="gramEnd"/>
      <w:r>
        <w:t xml:space="preserve"> for </w:t>
      </w:r>
      <w:del w:id="573" w:author="dugalh" w:date="2017-04-16T12:53:00Z">
        <w:r w:rsidDel="00B00E98">
          <w:delText xml:space="preserve">all </w:delText>
        </w:r>
      </w:del>
      <w:r>
        <w:t>classifier evaluation</w:t>
      </w:r>
      <w:del w:id="574" w:author="dugalh" w:date="2017-04-16T12:54:00Z">
        <w:r w:rsidR="006658E6" w:rsidDel="00B00E98">
          <w:delText>s</w:delText>
        </w:r>
      </w:del>
      <w:r>
        <w:t>.  The canopy cover</w:t>
      </w:r>
      <w:del w:id="575"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proofErr w:type="gramStart"/>
      <w:r w:rsidR="00A61724">
        <w:t>was</w:t>
      </w:r>
      <w:r>
        <w:t xml:space="preserve"> </w:t>
      </w:r>
      <w:del w:id="576" w:author="dugalh" w:date="2017-04-16T17:44:00Z">
        <w:r w:rsidR="00A61724" w:rsidDel="007544E5">
          <w:delText xml:space="preserve">also </w:delText>
        </w:r>
      </w:del>
      <w:r>
        <w:t>tested</w:t>
      </w:r>
      <w:proofErr w:type="gramEnd"/>
      <w:ins w:id="577"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t>
      </w:r>
      <w:proofErr w:type="gramStart"/>
      <w:r w:rsidR="00A61724">
        <w:t>were extracted</w:t>
      </w:r>
      <w:proofErr w:type="gramEnd"/>
      <w:r w:rsidR="00A61724">
        <w:t xml:space="preserve"> </w:t>
      </w:r>
      <w:del w:id="578" w:author="dugalh" w:date="2017-04-16T12:56:00Z">
        <w:r w:rsidR="00A61724" w:rsidDel="00B00E98">
          <w:delText xml:space="preserve">from </w:delText>
        </w:r>
      </w:del>
      <w:ins w:id="579" w:author="dugalh" w:date="2017-04-16T12:56:00Z">
        <w:r w:rsidR="00B00E98">
          <w:t xml:space="preserve">by evaluating the fractional portion of </w:t>
        </w:r>
        <w:proofErr w:type="spellStart"/>
        <w:r w:rsidR="00B00E98">
          <w:t>Spekboom</w:t>
        </w:r>
        <w:proofErr w:type="spellEnd"/>
        <w:r w:rsidR="00B00E98">
          <w:t xml:space="preserve"> </w:t>
        </w:r>
      </w:ins>
      <w:r w:rsidR="00A61724">
        <w:t xml:space="preserve">inside the </w:t>
      </w:r>
      <w:ins w:id="580" w:author="dugalh" w:date="2017-04-16T12:56:00Z">
        <w:r w:rsidR="00B00E98">
          <w:t xml:space="preserve">areas of the </w:t>
        </w:r>
      </w:ins>
      <w:r w:rsidR="00A61724">
        <w:t xml:space="preserve">field site polygons.  These estimates </w:t>
      </w:r>
      <w:proofErr w:type="gramStart"/>
      <w:r w:rsidR="00A61724">
        <w:t xml:space="preserve">were </w:t>
      </w:r>
      <w:r>
        <w:t>compar</w:t>
      </w:r>
      <w:r w:rsidR="00A61724">
        <w:t>ed</w:t>
      </w:r>
      <w:proofErr w:type="gramEnd"/>
      <w:r>
        <w:t xml:space="preserve"> to the </w:t>
      </w:r>
      <w:ins w:id="581" w:author="Adriaan Van Niekerk" w:date="2017-03-04T12:03:00Z">
        <w:r w:rsidR="006658E6">
          <w:t xml:space="preserve">in situ </w:t>
        </w:r>
        <w:del w:id="582" w:author="dugalh" w:date="2017-04-14T16:35:00Z">
          <w:r w:rsidR="006658E6" w:rsidDel="00684B18">
            <w:delText>observations</w:delText>
          </w:r>
        </w:del>
      </w:ins>
      <w:ins w:id="583"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584"/>
      <w:r>
        <w:t>Results</w:t>
      </w:r>
      <w:del w:id="585" w:author="dugalh" w:date="2017-04-16T14:51:00Z">
        <w:r w:rsidDel="00123C39">
          <w:delText xml:space="preserve"> and Discussion</w:delText>
        </w:r>
      </w:del>
      <w:commentRangeEnd w:id="584"/>
      <w:r w:rsidR="00293F4B">
        <w:rPr>
          <w:rStyle w:val="CommentReference"/>
          <w:b w:val="0"/>
        </w:rPr>
        <w:commentReference w:id="584"/>
      </w:r>
    </w:p>
    <w:p w14:paraId="2012F398" w14:textId="62C9584B" w:rsidR="00D61588" w:rsidRDefault="00D61588" w:rsidP="009A3C3C">
      <w:pPr>
        <w:pStyle w:val="Heading2"/>
      </w:pPr>
      <w:bookmarkStart w:id="586" w:name="_Toc394607658"/>
      <w:bookmarkStart w:id="587" w:name="_Toc448324320"/>
      <w:r>
        <w:t>Feature Selection</w:t>
      </w:r>
      <w:bookmarkEnd w:id="586"/>
      <w:bookmarkEnd w:id="587"/>
    </w:p>
    <w:p w14:paraId="38A1AAF8" w14:textId="6CBD9D62" w:rsidR="00D61588" w:rsidDel="00684B18" w:rsidRDefault="001C39BC" w:rsidP="00D61588">
      <w:pPr>
        <w:spacing w:line="360" w:lineRule="auto"/>
        <w:jc w:val="both"/>
      </w:pPr>
      <w:moveFromRangeStart w:id="588" w:author="dugalh" w:date="2017-04-14T16:38:00Z" w:name="move479951223"/>
      <w:commentRangeStart w:id="589"/>
      <w:commentRangeStart w:id="590"/>
      <w:moveFrom w:id="591"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592"/>
        <w:r w:rsidR="00D61588" w:rsidDel="00684B18">
          <w:t xml:space="preserve">range of window sizes </w:t>
        </w:r>
        <w:commentRangeEnd w:id="592"/>
        <w:r w:rsidR="00643191" w:rsidDel="00684B18">
          <w:rPr>
            <w:rStyle w:val="CommentReference"/>
          </w:rPr>
          <w:commentReference w:id="592"/>
        </w:r>
        <w:r w:rsidR="00D61588" w:rsidDel="00684B18">
          <w:t xml:space="preserve">tested was negligible.  </w:t>
        </w:r>
        <w:commentRangeStart w:id="593"/>
        <w:r w:rsidR="00D61588" w:rsidDel="00684B18">
          <w:t xml:space="preserve">A window size of five was selected.  </w:t>
        </w:r>
        <w:commentRangeEnd w:id="593"/>
        <w:r w:rsidDel="00684B18">
          <w:rPr>
            <w:rStyle w:val="CommentReference"/>
          </w:rPr>
          <w:commentReference w:id="593"/>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589"/>
        <w:r w:rsidDel="00684B18">
          <w:rPr>
            <w:rStyle w:val="CommentReference"/>
          </w:rPr>
          <w:commentReference w:id="589"/>
        </w:r>
      </w:moveFrom>
      <w:commentRangeEnd w:id="590"/>
      <w:r w:rsidR="00FF6F5A">
        <w:rPr>
          <w:rStyle w:val="CommentReference"/>
        </w:rPr>
        <w:commentReference w:id="590"/>
      </w:r>
    </w:p>
    <w:moveFromRangeEnd w:id="588"/>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 xml:space="preserve">The </w:t>
      </w:r>
      <w:proofErr w:type="spellStart"/>
      <w:r>
        <w:t>dendrogram</w:t>
      </w:r>
      <w:proofErr w:type="spellEnd"/>
      <w:r>
        <w:t xml:space="preserve"> showing the clustering of our feature </w:t>
      </w:r>
      <w:proofErr w:type="gramStart"/>
      <w:r>
        <w:t>set,</w:t>
      </w:r>
      <w:proofErr w:type="gramEnd"/>
      <w:r>
        <w:t xml:space="preserve">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t>
      </w:r>
      <w:proofErr w:type="gramStart"/>
      <w:r>
        <w:t>were extracted</w:t>
      </w:r>
      <w:proofErr w:type="gramEnd"/>
      <w:r>
        <w:t xml:space="preserve">.  This value </w:t>
      </w:r>
      <w:proofErr w:type="gramStart"/>
      <w:r>
        <w:t>was selected</w:t>
      </w:r>
      <w:proofErr w:type="gramEnd"/>
      <w:r>
        <w:t xml:space="preserve">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594" w:name="_Ref466458068"/>
      <w:bookmarkStart w:id="595" w:name="_Toc394582259"/>
      <w:bookmarkStart w:id="596"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594"/>
      <w:r>
        <w:t xml:space="preserve">  Clustering of correlated features</w:t>
      </w:r>
      <w:bookmarkEnd w:id="595"/>
      <w:bookmarkEnd w:id="596"/>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597" w:author="dugalh" w:date="2017-04-16T14:55:00Z"/>
        </w:rPr>
      </w:pPr>
      <w:r>
        <w:fldChar w:fldCharType="begin"/>
      </w:r>
      <w:r>
        <w:instrText xml:space="preserve"> REF _Ref395121413 \h </w:instrText>
      </w:r>
      <w:r>
        <w:fldChar w:fldCharType="separate"/>
      </w:r>
      <w:ins w:id="598" w:author="dugalh" w:date="2017-04-16T14:58:00Z">
        <w:r w:rsidR="00832542">
          <w:t xml:space="preserve">Table </w:t>
        </w:r>
        <w:r w:rsidR="00832542">
          <w:rPr>
            <w:noProof/>
          </w:rPr>
          <w:t>5</w:t>
        </w:r>
      </w:ins>
      <w:del w:id="599"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600" w:author="Adriaan Van Niekerk" w:date="2017-03-05T11:45:00Z">
        <w:r w:rsidR="00674718">
          <w:t xml:space="preserve">along </w:t>
        </w:r>
      </w:ins>
      <w:r>
        <w:t xml:space="preserve">with their component features.  </w:t>
      </w:r>
      <w:del w:id="601"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602" w:author="Adriaan Van Niekerk" w:date="2017-03-05T11:46:00Z">
        <w:del w:id="603" w:author="dugalh" w:date="2017-04-16T14:55:00Z">
          <w:r w:rsidR="00674718" w:rsidDel="00832542">
            <w:delText>ies</w:delText>
          </w:r>
        </w:del>
      </w:ins>
      <w:del w:id="604" w:author="dugalh" w:date="2017-04-16T14:55:00Z">
        <w:r w:rsidR="00172392" w:rsidDel="00832542">
          <w:delText>y</w:delText>
        </w:r>
        <w:r w:rsidDel="00832542">
          <w:delText xml:space="preserve"> amongst the features as we suspected.  The correlation between raw </w:delText>
        </w:r>
      </w:del>
      <w:ins w:id="605" w:author="Adriaan Van Niekerk" w:date="2017-03-05T11:46:00Z">
        <w:del w:id="606" w:author="dugalh" w:date="2017-04-16T14:55:00Z">
          <w:r w:rsidR="00674718" w:rsidDel="00832542">
            <w:delText xml:space="preserve">the </w:delText>
          </w:r>
        </w:del>
      </w:ins>
      <w:del w:id="607" w:author="dugalh" w:date="2017-04-16T14:55:00Z">
        <w:r w:rsidDel="00832542">
          <w:delText xml:space="preserve">R, G, B and NIR bands is surprisingly </w:delText>
        </w:r>
      </w:del>
      <w:ins w:id="608" w:author="Adriaan Van Niekerk" w:date="2016-11-17T08:49:00Z">
        <w:del w:id="609" w:author="dugalh" w:date="2017-04-16T14:55:00Z">
          <w:r w:rsidR="00643191" w:rsidDel="00832542">
            <w:delText>very</w:delText>
          </w:r>
        </w:del>
      </w:ins>
      <w:ins w:id="610" w:author="Adriaan Van Niekerk" w:date="2016-11-17T08:48:00Z">
        <w:del w:id="611" w:author="dugalh" w:date="2017-04-16T14:55:00Z">
          <w:r w:rsidR="00643191" w:rsidDel="00832542">
            <w:delText xml:space="preserve"> </w:delText>
          </w:r>
        </w:del>
      </w:ins>
      <w:del w:id="612" w:author="dugalh" w:date="2017-04-16T14:55:00Z">
        <w:r w:rsidDel="00832542">
          <w:delText>strong</w:delText>
        </w:r>
      </w:del>
      <w:ins w:id="613" w:author="Adriaan Van Niekerk" w:date="2016-11-17T08:49:00Z">
        <w:del w:id="614" w:author="dugalh" w:date="2017-04-16T14:55:00Z">
          <w:r w:rsidR="00643191" w:rsidDel="00832542">
            <w:delText xml:space="preserve"> (&gt;</w:delText>
          </w:r>
          <w:commentRangeStart w:id="615"/>
          <w:r w:rsidR="00643191" w:rsidDel="00832542">
            <w:delText>??</w:delText>
          </w:r>
        </w:del>
      </w:ins>
      <w:commentRangeEnd w:id="615"/>
      <w:del w:id="616" w:author="dugalh" w:date="2017-04-16T14:55:00Z">
        <w:r w:rsidR="00674718" w:rsidDel="00832542">
          <w:rPr>
            <w:rStyle w:val="CommentReference"/>
          </w:rPr>
          <w:commentReference w:id="615"/>
        </w:r>
      </w:del>
      <w:ins w:id="617" w:author="Adriaan Van Niekerk" w:date="2016-11-17T08:49:00Z">
        <w:del w:id="618" w:author="dugalh" w:date="2017-04-16T14:55:00Z">
          <w:r w:rsidR="00643191" w:rsidDel="00832542">
            <w:delText>)</w:delText>
          </w:r>
        </w:del>
      </w:ins>
      <w:del w:id="619" w:author="dugalh" w:date="2017-04-16T14:55:00Z">
        <w:r w:rsidR="00355761" w:rsidDel="00832542">
          <w:delText>, likely due to strong coupling with intensity</w:delText>
        </w:r>
      </w:del>
      <w:ins w:id="620" w:author="Adriaan Van Niekerk" w:date="2016-11-17T08:49:00Z">
        <w:del w:id="621" w:author="dugalh" w:date="2017-04-16T14:55:00Z">
          <w:r w:rsidR="00643191" w:rsidDel="00832542">
            <w:delText xml:space="preserve">. </w:delText>
          </w:r>
        </w:del>
      </w:ins>
      <w:del w:id="622" w:author="dugalh" w:date="2017-04-16T14:55:00Z">
        <w:r w:rsidR="00355761" w:rsidDel="00832542">
          <w:delText>,</w:delText>
        </w:r>
        <w:r w:rsidDel="00832542">
          <w:delText xml:space="preserve"> and t</w:delText>
        </w:r>
      </w:del>
      <w:ins w:id="623" w:author="Adriaan Van Niekerk" w:date="2016-11-17T08:49:00Z">
        <w:del w:id="624" w:author="dugalh" w:date="2017-04-16T14:55:00Z">
          <w:r w:rsidR="00643191" w:rsidDel="00832542">
            <w:delText>T</w:delText>
          </w:r>
        </w:del>
      </w:ins>
      <w:del w:id="625" w:author="dugalh" w:date="2017-04-16T14:55:00Z">
        <w:r w:rsidDel="00832542">
          <w:delText>he</w:delText>
        </w:r>
      </w:del>
      <w:ins w:id="626" w:author="Adriaan Van Niekerk" w:date="2016-11-17T08:49:00Z">
        <w:del w:id="627" w:author="dugalh" w:date="2017-04-16T14:55:00Z">
          <w:r w:rsidR="00643191" w:rsidDel="00832542">
            <w:delText xml:space="preserve"> bands </w:delText>
          </w:r>
        </w:del>
      </w:ins>
      <w:del w:id="628" w:author="dugalh" w:date="2017-04-16T14:55:00Z">
        <w:r w:rsidDel="00832542">
          <w:delText xml:space="preserve">se are </w:delText>
        </w:r>
      </w:del>
      <w:ins w:id="629" w:author="Adriaan Van Niekerk" w:date="2016-11-17T08:49:00Z">
        <w:del w:id="630" w:author="dugalh" w:date="2017-04-16T14:55:00Z">
          <w:r w:rsidR="00643191" w:rsidDel="00832542">
            <w:delText xml:space="preserve">consequently </w:delText>
          </w:r>
        </w:del>
      </w:ins>
      <w:del w:id="631"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632" w:author="dugalh" w:date="2017-04-16T14:55:00Z"/>
        </w:rPr>
      </w:pPr>
    </w:p>
    <w:p w14:paraId="59F1BB24" w14:textId="4DD2C85A" w:rsidR="00D61588" w:rsidDel="00832542" w:rsidRDefault="00D61588" w:rsidP="00F65796">
      <w:pPr>
        <w:spacing w:line="360" w:lineRule="auto"/>
        <w:jc w:val="both"/>
        <w:rPr>
          <w:del w:id="633" w:author="dugalh" w:date="2017-04-16T14:55:00Z"/>
        </w:rPr>
      </w:pPr>
      <w:del w:id="634" w:author="dugalh" w:date="2017-04-16T14:55:00Z">
        <w:r w:rsidDel="00832542">
          <w:lastRenderedPageBreak/>
          <w:delText xml:space="preserve">It is reassuring to see EntropyPc1 </w:delText>
        </w:r>
      </w:del>
      <w:ins w:id="635" w:author="Adriaan Van Niekerk" w:date="2017-03-05T11:47:00Z">
        <w:del w:id="636" w:author="dugalh" w:date="2017-04-16T14:55:00Z">
          <w:r w:rsidR="00674718" w:rsidDel="00832542">
            <w:delText xml:space="preserve">is </w:delText>
          </w:r>
        </w:del>
      </w:ins>
      <w:del w:id="637" w:author="dugalh" w:date="2017-04-16T14:55:00Z">
        <w:r w:rsidDel="00832542">
          <w:delText>ranked highly</w:delText>
        </w:r>
      </w:del>
      <w:ins w:id="638" w:author="Adriaan Van Niekerk" w:date="2017-03-05T11:47:00Z">
        <w:del w:id="639" w:author="dugalh" w:date="2017-04-16T14:55:00Z">
          <w:r w:rsidR="00674718" w:rsidDel="00832542">
            <w:delText xml:space="preserve"> </w:delText>
          </w:r>
        </w:del>
      </w:ins>
      <w:ins w:id="640" w:author="Adriaan Van Niekerk" w:date="2017-03-05T11:48:00Z">
        <w:del w:id="641" w:author="dugalh" w:date="2017-04-16T14:55:00Z">
          <w:r w:rsidR="00674718" w:rsidDel="00832542">
            <w:delText xml:space="preserve">(third) </w:delText>
          </w:r>
        </w:del>
      </w:ins>
      <w:ins w:id="642" w:author="Adriaan Van Niekerk" w:date="2017-03-05T11:47:00Z">
        <w:del w:id="643" w:author="dugalh" w:date="2017-04-16T14:55:00Z">
          <w:r w:rsidR="00674718" w:rsidDel="00832542">
            <w:delText xml:space="preserve">in its </w:delText>
          </w:r>
        </w:del>
      </w:ins>
      <w:ins w:id="644" w:author="Adriaan Van Niekerk" w:date="2017-03-05T11:48:00Z">
        <w:del w:id="645" w:author="dugalh" w:date="2017-04-16T14:55:00Z">
          <w:r w:rsidR="00674718" w:rsidDel="00832542">
            <w:delText>own cluster</w:delText>
          </w:r>
        </w:del>
      </w:ins>
      <w:del w:id="646" w:author="dugalh" w:date="2017-04-16T14:55:00Z">
        <w:r w:rsidDel="00832542">
          <w:delText xml:space="preserve">, as </w:delText>
        </w:r>
      </w:del>
      <w:ins w:id="647" w:author="Adriaan Van Niekerk" w:date="2017-03-05T11:48:00Z">
        <w:del w:id="648" w:author="dugalh" w:date="2017-04-16T14:55:00Z">
          <w:r w:rsidR="00674718" w:rsidDel="00832542">
            <w:delText xml:space="preserve">which </w:delText>
          </w:r>
        </w:del>
      </w:ins>
      <w:del w:id="649" w:author="dugalh" w:date="2017-04-16T14:55:00Z">
        <w:r w:rsidDel="00832542">
          <w:delText>it supports the hypothesis that texture is an important property for mapping vegetation in VHR imagery.  It is</w:delText>
        </w:r>
      </w:del>
      <w:ins w:id="650" w:author="Adriaan Van Niekerk" w:date="2017-03-05T11:48:00Z">
        <w:del w:id="651" w:author="dugalh" w:date="2017-04-16T14:55:00Z">
          <w:r w:rsidR="00674718" w:rsidDel="00832542">
            <w:delText>,</w:delText>
          </w:r>
        </w:del>
      </w:ins>
      <w:del w:id="652" w:author="dugalh" w:date="2017-04-16T14:55:00Z">
        <w:r w:rsidDel="00832542">
          <w:delText xml:space="preserve"> however</w:delText>
        </w:r>
      </w:del>
      <w:ins w:id="653" w:author="Adriaan Van Niekerk" w:date="2017-03-05T11:48:00Z">
        <w:del w:id="654" w:author="dugalh" w:date="2017-04-16T14:55:00Z">
          <w:r w:rsidR="00674718" w:rsidDel="00832542">
            <w:delText>,</w:delText>
          </w:r>
        </w:del>
      </w:ins>
      <w:del w:id="655" w:author="dugalh" w:date="2017-04-16T14:55:00Z">
        <w:r w:rsidDel="00832542">
          <w:delText xml:space="preserve"> the only texture feature in the best eight clusters.  </w:delText>
        </w:r>
        <w:commentRangeStart w:id="656"/>
        <w:commentRangeStart w:id="657"/>
        <w:r w:rsidDel="00832542">
          <w:delText>Measures of vegetation texture are sensitive to shadow variations</w:delText>
        </w:r>
      </w:del>
      <w:ins w:id="658" w:author="Adriaan Van Niekerk" w:date="2017-03-05T11:48:00Z">
        <w:del w:id="659" w:author="dugalh" w:date="2017-04-16T14:55:00Z">
          <w:r w:rsidR="00674718" w:rsidDel="00832542">
            <w:delText>,</w:delText>
          </w:r>
        </w:del>
      </w:ins>
      <w:del w:id="660" w:author="dugalh" w:date="2017-04-16T14:55:00Z">
        <w:r w:rsidDel="00832542">
          <w:delText xml:space="preserve"> which</w:delText>
        </w:r>
      </w:del>
      <w:ins w:id="661" w:author="Adriaan Van Niekerk" w:date="2017-03-05T11:48:00Z">
        <w:del w:id="662" w:author="dugalh" w:date="2017-04-16T14:55:00Z">
          <w:r w:rsidR="00674718" w:rsidDel="00832542">
            <w:delText xml:space="preserve"> </w:delText>
          </w:r>
        </w:del>
      </w:ins>
      <w:ins w:id="663" w:author="Adriaan Van Niekerk" w:date="2017-03-05T11:49:00Z">
        <w:del w:id="664" w:author="dugalh" w:date="2017-04-16T14:55:00Z">
          <w:r w:rsidR="00674718" w:rsidDel="00832542">
            <w:delText>are unavoidable in aerial imagery</w:delText>
          </w:r>
        </w:del>
      </w:ins>
      <w:del w:id="665" w:author="dugalh" w:date="2017-04-16T14:55:00Z">
        <w:r w:rsidDel="00832542">
          <w:delText xml:space="preserve">, </w:delText>
        </w:r>
        <w:commentRangeStart w:id="666"/>
        <w:r w:rsidDel="00832542">
          <w:delText>due to the long flight times and varying sun angle</w:delText>
        </w:r>
        <w:commentRangeEnd w:id="666"/>
        <w:r w:rsidR="00643191" w:rsidDel="00832542">
          <w:rPr>
            <w:rStyle w:val="CommentReference"/>
          </w:rPr>
          <w:commentReference w:id="666"/>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656"/>
        <w:r w:rsidR="00674718" w:rsidDel="00832542">
          <w:rPr>
            <w:rStyle w:val="CommentReference"/>
          </w:rPr>
          <w:commentReference w:id="656"/>
        </w:r>
      </w:del>
      <w:commentRangeEnd w:id="657"/>
      <w:r w:rsidR="00FF6F5A">
        <w:rPr>
          <w:rStyle w:val="CommentReference"/>
        </w:rPr>
        <w:commentReference w:id="657"/>
      </w:r>
    </w:p>
    <w:p w14:paraId="29A534BD" w14:textId="2A5D07D4" w:rsidR="00D61588" w:rsidDel="00832542" w:rsidRDefault="00D61588" w:rsidP="00F65796">
      <w:pPr>
        <w:spacing w:line="360" w:lineRule="auto"/>
        <w:jc w:val="both"/>
        <w:rPr>
          <w:del w:id="667" w:author="dugalh" w:date="2017-04-16T14:55:00Z"/>
        </w:rPr>
      </w:pPr>
    </w:p>
    <w:p w14:paraId="41E4F646" w14:textId="3B7796BE" w:rsidR="00D61588" w:rsidDel="00832542" w:rsidRDefault="00D61588" w:rsidP="007E73AF">
      <w:pPr>
        <w:spacing w:line="360" w:lineRule="auto"/>
        <w:jc w:val="both"/>
        <w:rPr>
          <w:del w:id="668" w:author="dugalh" w:date="2017-04-16T14:55:00Z"/>
        </w:rPr>
      </w:pPr>
      <w:commentRangeStart w:id="669"/>
      <w:commentRangeStart w:id="670"/>
      <w:del w:id="671"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669"/>
        <w:r w:rsidR="00674718" w:rsidDel="00832542">
          <w:rPr>
            <w:rStyle w:val="CommentReference"/>
          </w:rPr>
          <w:commentReference w:id="669"/>
        </w:r>
      </w:del>
      <w:commentRangeEnd w:id="670"/>
      <w:r w:rsidR="00FF6F5A">
        <w:rPr>
          <w:rStyle w:val="CommentReference"/>
        </w:rPr>
        <w:commentReference w:id="670"/>
      </w:r>
    </w:p>
    <w:p w14:paraId="07C8BD71" w14:textId="75DEC339" w:rsidR="00D61588" w:rsidDel="00832542" w:rsidRDefault="00D61588" w:rsidP="007E73AF">
      <w:pPr>
        <w:spacing w:line="360" w:lineRule="auto"/>
        <w:jc w:val="both"/>
        <w:rPr>
          <w:del w:id="672" w:author="dugalh" w:date="2017-04-16T14:55:00Z"/>
        </w:rPr>
      </w:pPr>
    </w:p>
    <w:p w14:paraId="3B183BA4" w14:textId="59A5B1EB" w:rsidR="00D61588" w:rsidRDefault="00D61588" w:rsidP="0099600B">
      <w:pPr>
        <w:spacing w:line="360" w:lineRule="auto"/>
        <w:jc w:val="both"/>
      </w:pPr>
      <w:commentRangeStart w:id="673"/>
      <w:commentRangeStart w:id="674"/>
      <w:del w:id="675" w:author="dugalh" w:date="2017-04-16T14:55:00Z">
        <w:r w:rsidDel="00832542">
          <w:delText xml:space="preserve">It makes sense that </w:delText>
        </w:r>
        <w:commentRangeEnd w:id="673"/>
        <w:r w:rsidR="00674718" w:rsidDel="00832542">
          <w:rPr>
            <w:rStyle w:val="CommentReference"/>
          </w:rPr>
          <w:commentReference w:id="673"/>
        </w:r>
      </w:del>
      <w:commentRangeEnd w:id="674"/>
      <w:r w:rsidR="00FF6F5A">
        <w:rPr>
          <w:rStyle w:val="CommentReference"/>
        </w:rPr>
        <w:commentReference w:id="674"/>
      </w:r>
      <w:del w:id="676"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677" w:name="_Ref395121413"/>
      <w:bookmarkStart w:id="678" w:name="_Toc394582241"/>
      <w:bookmarkStart w:id="679"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677"/>
      <w:r>
        <w:t xml:space="preserve">   Ranked clusters</w:t>
      </w:r>
      <w:bookmarkEnd w:id="678"/>
      <w:bookmarkEnd w:id="679"/>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del w:id="680" w:author="dugalh" w:date="2017-05-04T16:49:00Z">
              <w:r w:rsidRPr="008E0C3A" w:rsidDel="003B0CDA">
                <w:rPr>
                  <w:sz w:val="16"/>
                </w:rPr>
                <w:delText>rc</w:delText>
              </w:r>
            </w:del>
            <w:ins w:id="681" w:author="dugalh" w:date="2017-05-04T16:49:00Z">
              <w:r w:rsidR="003B0CDA">
                <w:rPr>
                  <w:sz w:val="16"/>
                </w:rPr>
                <w:t>nc</w:t>
              </w:r>
            </w:ins>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682" w:author="dugalh" w:date="2017-05-04T16:49:00Z">
              <w:r w:rsidRPr="008E0C3A" w:rsidDel="003B0CDA">
                <w:rPr>
                  <w:sz w:val="16"/>
                </w:rPr>
                <w:delText>rc</w:delText>
              </w:r>
            </w:del>
            <w:ins w:id="683" w:author="dugalh" w:date="2017-05-04T16:49:00Z">
              <w:r w:rsidR="003B0CDA">
                <w:rPr>
                  <w:sz w:val="16"/>
                </w:rPr>
                <w:t>nc</w:t>
              </w:r>
            </w:ins>
            <w:r w:rsidRPr="008E0C3A">
              <w:rPr>
                <w:sz w:val="16"/>
              </w:rPr>
              <w:t xml:space="preserve">2, </w:t>
            </w:r>
            <w:del w:id="684" w:author="dugalh" w:date="2017-05-04T16:49:00Z">
              <w:r w:rsidRPr="008E0C3A" w:rsidDel="003B0CDA">
                <w:rPr>
                  <w:sz w:val="16"/>
                </w:rPr>
                <w:delText>rc</w:delText>
              </w:r>
            </w:del>
            <w:ins w:id="685"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686" w:author="dugalh" w:date="2017-05-04T16:48:00Z">
              <w:r w:rsidRPr="008E0C3A" w:rsidDel="003B0CDA">
                <w:rPr>
                  <w:sz w:val="16"/>
                </w:rPr>
                <w:delText>rc</w:delText>
              </w:r>
            </w:del>
            <w:ins w:id="687"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688" w:author="dugalh" w:date="2017-04-25T17:55:00Z">
        <w:r w:rsidDel="00FF6F5A">
          <w:delText>We selected t</w:delText>
        </w:r>
      </w:del>
      <w:ins w:id="689" w:author="dugalh" w:date="2017-04-25T17:55:00Z">
        <w:r w:rsidR="00FF6F5A">
          <w:t>T</w:t>
        </w:r>
      </w:ins>
      <w:r>
        <w:t xml:space="preserve">he </w:t>
      </w:r>
      <w:commentRangeStart w:id="690"/>
      <w:commentRangeStart w:id="691"/>
      <w:r>
        <w:t>NDVI</w:t>
      </w:r>
      <w:commentRangeEnd w:id="690"/>
      <w:r w:rsidR="00451F0C">
        <w:rPr>
          <w:rStyle w:val="CommentReference"/>
        </w:rPr>
        <w:commentReference w:id="690"/>
      </w:r>
      <w:commentRangeEnd w:id="691"/>
      <w:r w:rsidR="00832542">
        <w:rPr>
          <w:rStyle w:val="CommentReference"/>
        </w:rPr>
        <w:commentReference w:id="691"/>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del w:id="692" w:author="dugalh" w:date="2017-05-04T16:48:00Z">
        <w:r w:rsidDel="003B0CDA">
          <w:delText>rc</w:delText>
        </w:r>
      </w:del>
      <w:ins w:id="693" w:author="dugalh" w:date="2017-05-04T16:48:00Z">
        <w:r w:rsidR="003B0CDA">
          <w:t>nc</w:t>
        </w:r>
      </w:ins>
      <w:r>
        <w:t xml:space="preserve">2 features </w:t>
      </w:r>
      <w:ins w:id="694" w:author="dugalh" w:date="2017-04-25T17:55:00Z">
        <w:r w:rsidR="00FF6F5A">
          <w:t xml:space="preserve">were selected </w:t>
        </w:r>
      </w:ins>
      <w:r>
        <w:t xml:space="preserve">from the top six clusters.  </w:t>
      </w:r>
      <w:moveFromRangeStart w:id="695" w:author="dugalh" w:date="2017-04-16T15:07:00Z" w:name="move480118568"/>
      <w:moveFrom w:id="696"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697"/>
        <w:r w:rsidDel="00A14171">
          <w:t xml:space="preserve">This makes for a very significant improvement in computation time over the full feature set.  </w:t>
        </w:r>
        <w:commentRangeEnd w:id="697"/>
        <w:r w:rsidR="00451F0C" w:rsidDel="00A14171">
          <w:rPr>
            <w:rStyle w:val="CommentReference"/>
          </w:rPr>
          <w:commentReference w:id="697"/>
        </w:r>
      </w:moveFrom>
      <w:moveFromRangeEnd w:id="695"/>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698" w:name="_Toc394607659"/>
      <w:bookmarkStart w:id="699" w:name="_Toc448324321"/>
      <w:commentRangeStart w:id="700"/>
      <w:r>
        <w:t>Classification</w:t>
      </w:r>
      <w:bookmarkEnd w:id="698"/>
      <w:bookmarkEnd w:id="699"/>
      <w:commentRangeEnd w:id="700"/>
      <w:r w:rsidR="003638E8">
        <w:rPr>
          <w:rStyle w:val="CommentReference"/>
          <w:b w:val="0"/>
        </w:rPr>
        <w:commentReference w:id="700"/>
      </w:r>
      <w:ins w:id="701" w:author="dugalh" w:date="2017-04-16T17:36:00Z">
        <w:r w:rsidR="003638E8">
          <w:t xml:space="preserve"> and Canopy Cover Estimation </w:t>
        </w:r>
      </w:ins>
    </w:p>
    <w:bookmarkStart w:id="702" w:name="_Ref394403248"/>
    <w:moveFromRangeStart w:id="703" w:author="dugalh" w:date="2017-04-16T15:17:00Z" w:name="move480119206"/>
    <w:p w14:paraId="072996A0" w14:textId="0E55B831" w:rsidR="00D61588" w:rsidDel="007022E8" w:rsidRDefault="001179C5" w:rsidP="007022E8">
      <w:pPr>
        <w:spacing w:line="360" w:lineRule="auto"/>
        <w:jc w:val="both"/>
        <w:rPr>
          <w:del w:id="704" w:author="dugalh" w:date="2017-04-16T15:27:00Z"/>
        </w:rPr>
      </w:pPr>
      <w:moveFrom w:id="705" w:author="dugalh" w:date="2017-04-16T15:17:00Z">
        <w:r w:rsidDel="00F65796">
          <w:fldChar w:fldCharType="begin"/>
        </w:r>
        <w:r w:rsidDel="00F65796">
          <w:instrText xml:space="preserve"> REF _Ref395037028 \h </w:instrText>
        </w:r>
      </w:moveFrom>
      <w:del w:id="706" w:author="dugalh" w:date="2017-04-16T15:17:00Z"/>
      <w:moveFrom w:id="707"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708"/>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708"/>
        <w:r w:rsidR="00454A02" w:rsidDel="00F65796">
          <w:rPr>
            <w:rStyle w:val="CommentReference"/>
          </w:rPr>
          <w:commentReference w:id="708"/>
        </w:r>
      </w:moveFrom>
      <w:moveFromRangeEnd w:id="703"/>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w:t>
      </w:r>
      <w:proofErr w:type="gramStart"/>
      <w:r w:rsidR="00D61588">
        <w:t>are sorted</w:t>
      </w:r>
      <w:proofErr w:type="gramEnd"/>
      <w:r w:rsidR="00D61588">
        <w:t xml:space="preserve"> according to the Mean Absolute canopy cover Error (MAE) in the last column.  Of the performance </w:t>
      </w:r>
      <w:r w:rsidR="00D61588">
        <w:lastRenderedPageBreak/>
        <w:t xml:space="preserve">measures in the table, this is the only one evaluated against the </w:t>
      </w:r>
      <w:del w:id="709" w:author="dugalh" w:date="2017-04-16T17:23:00Z">
        <w:r w:rsidR="00D61588" w:rsidDel="00844D0F">
          <w:delText>field ground truth</w:delText>
        </w:r>
      </w:del>
      <w:ins w:id="710" w:author="dugalh" w:date="2017-04-16T17:23:00Z">
        <w:r w:rsidR="00844D0F">
          <w:t>in situ canopy cover data</w:t>
        </w:r>
      </w:ins>
      <w:r w:rsidR="00D61588">
        <w:t xml:space="preserve">, the rest </w:t>
      </w:r>
      <w:proofErr w:type="gramStart"/>
      <w:r w:rsidR="00D61588">
        <w:t>were evaluated</w:t>
      </w:r>
      <w:proofErr w:type="gramEnd"/>
      <w:r w:rsidR="00D61588">
        <w:t xml:space="preserve"> against the </w:t>
      </w:r>
      <w:del w:id="711" w:author="dugalh" w:date="2017-04-16T17:23:00Z">
        <w:r w:rsidR="00D61588" w:rsidDel="00844D0F">
          <w:delText>image ground truth</w:delText>
        </w:r>
      </w:del>
      <w:ins w:id="712" w:author="dugalh" w:date="2017-04-16T17:23:00Z">
        <w:r w:rsidR="00844D0F">
          <w:t>labelled pixel data</w:t>
        </w:r>
      </w:ins>
      <w:r w:rsidR="00D61588">
        <w:t xml:space="preserve">.  </w:t>
      </w:r>
      <w:r w:rsidR="008C0684">
        <w:rPr>
          <w:rStyle w:val="CommentReference"/>
        </w:rPr>
        <w:commentReference w:id="713"/>
      </w:r>
      <w:r w:rsidR="00D61588">
        <w:t xml:space="preserve"> </w:t>
      </w:r>
      <w:r w:rsidR="00226C57">
        <w:t>T</w:t>
      </w:r>
      <w:r w:rsidR="00D61588">
        <w:t>hree</w:t>
      </w:r>
      <w:r w:rsidR="000C2698">
        <w:t>-</w:t>
      </w:r>
      <w:r w:rsidR="00D61588">
        <w:t xml:space="preserve"> and two</w:t>
      </w:r>
      <w:r w:rsidR="000C2698">
        <w:t>-</w:t>
      </w:r>
      <w:r w:rsidR="00D61588">
        <w:t xml:space="preserve">class errors are reported as the class prior weighted errors i.e. the mean of the errors of omission.  Cohen’s Kappa and </w:t>
      </w:r>
      <w:proofErr w:type="gramStart"/>
      <w:r w:rsidR="00D61588">
        <w:t>consumer’s</w:t>
      </w:r>
      <w:proofErr w:type="gramEnd"/>
      <w:r w:rsidR="00D61588">
        <w:t xml:space="preserve"> and producer’s accuracies are given for the two</w:t>
      </w:r>
      <w:r w:rsidR="000C2698">
        <w:t>-</w:t>
      </w:r>
      <w:r w:rsidR="00D61588">
        <w:t xml:space="preserve">class case.  </w:t>
      </w:r>
      <w:commentRangeStart w:id="714"/>
      <w:del w:id="715"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716"/>
        <w:r w:rsidR="00D61588" w:rsidDel="007022E8">
          <w:delText xml:space="preserve">Tree class overlapping </w:delText>
        </w:r>
        <w:commentRangeEnd w:id="716"/>
        <w:r w:rsidR="00745C69" w:rsidDel="007022E8">
          <w:rPr>
            <w:rStyle w:val="CommentReference"/>
          </w:rPr>
          <w:commentReference w:id="716"/>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717" w:author="dugalh" w:date="2017-04-16T15:27:00Z"/>
        </w:rPr>
      </w:pPr>
    </w:p>
    <w:p w14:paraId="268F445C" w14:textId="67A42BAF" w:rsidR="00D61588" w:rsidRDefault="00D61588" w:rsidP="007022E8">
      <w:pPr>
        <w:spacing w:line="360" w:lineRule="auto"/>
        <w:jc w:val="both"/>
      </w:pPr>
      <w:commentRangeStart w:id="718"/>
      <w:del w:id="719" w:author="dugalh" w:date="2017-04-16T15:27:00Z">
        <w:r w:rsidDel="007022E8">
          <w:delText xml:space="preserve">The canopy cover performance on the field ground truth data is </w:delText>
        </w:r>
        <w:commentRangeStart w:id="720"/>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720"/>
        <w:r w:rsidR="00454A02" w:rsidDel="007022E8">
          <w:rPr>
            <w:rStyle w:val="CommentReference"/>
          </w:rPr>
          <w:commentReference w:id="720"/>
        </w:r>
        <w:r w:rsidDel="007022E8">
          <w:delText xml:space="preserve">.  It is also apparent that </w:delText>
        </w:r>
        <w:r w:rsidR="000B76CC" w:rsidDel="007022E8">
          <w:delText xml:space="preserve">for each classifier, </w:delText>
        </w:r>
        <w:r w:rsidDel="007022E8">
          <w:delText>the two</w:delText>
        </w:r>
      </w:del>
      <w:ins w:id="721" w:author="Adriaan Van Niekerk" w:date="2017-03-05T12:05:00Z">
        <w:del w:id="722" w:author="dugalh" w:date="2017-04-16T15:27:00Z">
          <w:r w:rsidR="000C2698" w:rsidDel="007022E8">
            <w:delText>-</w:delText>
          </w:r>
        </w:del>
      </w:ins>
      <w:del w:id="723"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718"/>
        <w:r w:rsidR="00D37D2A" w:rsidDel="007022E8">
          <w:rPr>
            <w:rStyle w:val="CommentReference"/>
          </w:rPr>
          <w:commentReference w:id="718"/>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714"/>
      <w:r w:rsidR="002874D9">
        <w:rPr>
          <w:rStyle w:val="CommentReference"/>
        </w:rPr>
        <w:commentReference w:id="714"/>
      </w:r>
    </w:p>
    <w:p w14:paraId="2E590604" w14:textId="3C5A65BC" w:rsidR="00D61588" w:rsidDel="007E73AF" w:rsidRDefault="00D61588" w:rsidP="00D61588">
      <w:moveFromRangeStart w:id="724" w:author="dugalh" w:date="2017-04-16T15:19:00Z" w:name="move480119268"/>
    </w:p>
    <w:p w14:paraId="28488C2A" w14:textId="69833A80" w:rsidR="00D61588" w:rsidDel="007E73AF" w:rsidRDefault="00D61588" w:rsidP="00D61588">
      <w:pPr>
        <w:pStyle w:val="1Tablecaption"/>
      </w:pPr>
      <w:bookmarkStart w:id="725" w:name="_Ref395037028"/>
      <w:bookmarkStart w:id="726" w:name="_Toc448324341"/>
      <w:moveFrom w:id="727"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725"/>
        <w:r w:rsidDel="007E73AF">
          <w:t xml:space="preserve">   </w:t>
        </w:r>
        <w:commentRangeStart w:id="728"/>
        <w:r w:rsidDel="007E73AF">
          <w:t>Classifier parameters</w:t>
        </w:r>
        <w:bookmarkEnd w:id="726"/>
        <w:commentRangeEnd w:id="728"/>
        <w:r w:rsidR="00454A02" w:rsidDel="007E73AF">
          <w:rPr>
            <w:rStyle w:val="CommentReference"/>
          </w:rPr>
          <w:commentReference w:id="728"/>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729"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730"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731"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732"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733"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734"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735"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736"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737"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738"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739"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740"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741" w:name="_Ref394945112"/>
      <w:bookmarkStart w:id="742" w:name="_Ref394945108"/>
      <w:bookmarkStart w:id="743" w:name="_Toc448324342"/>
      <w:moveFromRangeEnd w:id="724"/>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741"/>
      <w:r>
        <w:t xml:space="preserve">   Classifier performance comparison</w:t>
      </w:r>
      <w:bookmarkEnd w:id="742"/>
      <w:bookmarkEnd w:id="743"/>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del w:id="744" w:author="dugalh" w:date="2017-04-16T17:18:00Z">
        <w:r w:rsidDel="00844D0F">
          <w:rPr>
            <w:rFonts w:ascii="Arial" w:hAnsi="Arial" w:cs="Arial"/>
            <w:sz w:val="16"/>
            <w:szCs w:val="16"/>
          </w:rPr>
          <w:delText>field ground truth</w:delText>
        </w:r>
      </w:del>
      <w:ins w:id="745"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746" w:author="dugalh" w:date="2017-04-16T17:17:00Z">
        <w:r w:rsidDel="00844D0F">
          <w:rPr>
            <w:rFonts w:ascii="Arial" w:hAnsi="Arial" w:cs="Arial"/>
            <w:sz w:val="16"/>
            <w:szCs w:val="16"/>
          </w:rPr>
          <w:delText>field ground truth</w:delText>
        </w:r>
      </w:del>
      <w:ins w:id="747"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748" w:author="dugalh" w:date="2017-04-16T15:31:00Z" w:name="move480120020"/>
    </w:p>
    <w:p w14:paraId="46195C8C" w14:textId="04A8C9E8" w:rsidR="00D61588" w:rsidDel="007022E8" w:rsidRDefault="00D61588" w:rsidP="00D61588">
      <w:pPr>
        <w:spacing w:line="360" w:lineRule="auto"/>
        <w:jc w:val="both"/>
      </w:pPr>
      <w:moveFrom w:id="749" w:author="dugalh" w:date="2017-04-16T15:31:00Z">
        <w:r w:rsidDel="007022E8">
          <w:t xml:space="preserve">Of the performance measures in </w:t>
        </w:r>
        <w:r w:rsidDel="007022E8">
          <w:fldChar w:fldCharType="begin"/>
        </w:r>
        <w:r w:rsidDel="007022E8">
          <w:instrText xml:space="preserve"> REF _Ref394945112 \h </w:instrText>
        </w:r>
      </w:moveFrom>
      <w:del w:id="750" w:author="dugalh" w:date="2017-04-16T15:31:00Z"/>
      <w:moveFrom w:id="751"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752"/>
        <w:r w:rsidDel="007022E8">
          <w:t xml:space="preserve">computational speed </w:t>
        </w:r>
        <w:commentRangeEnd w:id="752"/>
        <w:r w:rsidR="00454A02" w:rsidDel="007022E8">
          <w:rPr>
            <w:rStyle w:val="CommentReference"/>
          </w:rPr>
          <w:commentReference w:id="752"/>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753"/>
        <w:r w:rsidDel="007022E8">
          <w:t xml:space="preserve">The image ground truth performance is not considered especially significant due to the probable representivity issues discussed above.  </w:t>
        </w:r>
        <w:commentRangeEnd w:id="753"/>
        <w:r w:rsidR="00D37D2A" w:rsidDel="007022E8">
          <w:rPr>
            <w:rStyle w:val="CommentReference"/>
          </w:rPr>
          <w:commentReference w:id="753"/>
        </w:r>
        <w:commentRangeStart w:id="754"/>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754"/>
        <w:r w:rsidR="00745C69" w:rsidDel="007022E8">
          <w:rPr>
            <w:rStyle w:val="CommentReference"/>
          </w:rPr>
          <w:commentReference w:id="754"/>
        </w:r>
      </w:moveFrom>
    </w:p>
    <w:moveFromRangeEnd w:id="748"/>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755" w:author="dugalh" w:date="2017-04-16T15:41:00Z"/>
        </w:rPr>
      </w:pPr>
      <w:r>
        <w:lastRenderedPageBreak/>
        <w:t>The decision tree three</w:t>
      </w:r>
      <w:r w:rsidR="00745C69">
        <w:t>-</w:t>
      </w:r>
      <w:r>
        <w:t xml:space="preserve">class and </w:t>
      </w:r>
      <w:r w:rsidR="00745C69">
        <w:t>two-class</w:t>
      </w:r>
      <w:r>
        <w:t xml:space="preserve"> confusion matrices and performances</w:t>
      </w:r>
      <w:ins w:id="756" w:author="dugalh" w:date="2017-04-16T17:50:00Z">
        <w:r w:rsidR="00A07E23">
          <w:t>,</w:t>
        </w:r>
      </w:ins>
      <w:r>
        <w:t xml:space="preserve"> </w:t>
      </w:r>
      <w:ins w:id="757" w:author="dugalh" w:date="2017-04-16T17:49:00Z">
        <w:r w:rsidR="00A07E23">
          <w:t xml:space="preserve">obtained from the labelled pixel data, </w:t>
        </w:r>
      </w:ins>
      <w:proofErr w:type="gramStart"/>
      <w:r>
        <w:t>are given</w:t>
      </w:r>
      <w:proofErr w:type="gramEnd"/>
      <w:r>
        <w:t xml:space="preserve">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758" w:author="dugalh" w:date="2017-04-16T17:33:00Z">
        <w:r w:rsidR="004C64EB">
          <w:t xml:space="preserve">canopy cover </w:t>
        </w:r>
      </w:ins>
      <w:ins w:id="759" w:author="dugalh" w:date="2017-04-16T17:34:00Z">
        <w:r w:rsidR="004C64EB">
          <w:t xml:space="preserve">estimates </w:t>
        </w:r>
      </w:ins>
      <w:del w:id="760" w:author="dugalh" w:date="2017-04-16T17:34:00Z">
        <w:r w:rsidDel="004C64EB">
          <w:delText xml:space="preserve">performance </w:delText>
        </w:r>
      </w:del>
      <w:del w:id="761" w:author="dugalh" w:date="2017-04-16T17:33:00Z">
        <w:r w:rsidDel="004C64EB">
          <w:delText xml:space="preserve">of </w:delText>
        </w:r>
      </w:del>
      <w:ins w:id="762" w:author="dugalh" w:date="2017-04-16T17:33:00Z">
        <w:r w:rsidR="004C64EB">
          <w:t xml:space="preserve">obtained from </w:t>
        </w:r>
      </w:ins>
      <w:r>
        <w:t xml:space="preserve">the </w:t>
      </w:r>
      <w:ins w:id="763" w:author="dugalh" w:date="2017-04-16T17:33:00Z">
        <w:r w:rsidR="004C64EB">
          <w:t xml:space="preserve">post-processed </w:t>
        </w:r>
      </w:ins>
      <w:r>
        <w:t>decision tree</w:t>
      </w:r>
      <w:ins w:id="764" w:author="dugalh" w:date="2017-04-16T17:30:00Z">
        <w:r w:rsidR="00AD4AD0">
          <w:t xml:space="preserve"> </w:t>
        </w:r>
      </w:ins>
      <w:ins w:id="765" w:author="dugalh" w:date="2017-04-16T17:33:00Z">
        <w:r w:rsidR="004C64EB">
          <w:t xml:space="preserve">output </w:t>
        </w:r>
      </w:ins>
      <w:del w:id="766" w:author="dugalh" w:date="2017-04-16T17:30:00Z">
        <w:r w:rsidDel="00AD4AD0">
          <w:delText xml:space="preserve"> </w:delText>
        </w:r>
      </w:del>
      <w:del w:id="767" w:author="Adriaan Van Niekerk" w:date="2017-03-05T12:46:00Z">
        <w:r w:rsidDel="00745C69">
          <w:delText xml:space="preserve">on the field ground truth is shown </w:delText>
        </w:r>
      </w:del>
      <w:r>
        <w:t xml:space="preserve">for each </w:t>
      </w:r>
      <w:ins w:id="768" w:author="dugalh" w:date="2017-04-16T17:30:00Z">
        <w:r w:rsidR="00AD4AD0">
          <w:t xml:space="preserve">of the in situ canopy cover </w:t>
        </w:r>
      </w:ins>
      <w:r>
        <w:t>site</w:t>
      </w:r>
      <w:ins w:id="769" w:author="dugalh" w:date="2017-04-16T17:30:00Z">
        <w:r w:rsidR="00AD4AD0">
          <w:t>s</w:t>
        </w:r>
      </w:ins>
      <w:r>
        <w:t>.  The mean of the absolute canopy cover error is 5.85% with a standard deviation of 4.65%</w:t>
      </w:r>
      <w:del w:id="770" w:author="Adriaan Van Niekerk" w:date="2017-03-05T13:46:00Z">
        <w:r w:rsidDel="001C6C2F">
          <w:delText xml:space="preserve"> </w:delText>
        </w:r>
        <w:commentRangeStart w:id="771"/>
        <w:r w:rsidDel="001C6C2F">
          <w:delText>over the field ground truth sites</w:delText>
        </w:r>
        <w:commentRangeEnd w:id="771"/>
        <w:r w:rsidR="007F24BC" w:rsidDel="001C6C2F">
          <w:rPr>
            <w:rStyle w:val="CommentReference"/>
          </w:rPr>
          <w:commentReference w:id="771"/>
        </w:r>
      </w:del>
      <w:r>
        <w:t xml:space="preserve">.  </w:t>
      </w:r>
      <w:moveFromRangeStart w:id="772" w:author="dugalh" w:date="2017-04-25T18:46:00Z" w:name="move480909323"/>
      <w:moveFrom w:id="773"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772"/>
      <w:commentRangeStart w:id="774"/>
      <w:commentRangeStart w:id="775"/>
      <w:del w:id="776"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777"/>
        <w:r w:rsidDel="005F4C65">
          <w:delText>significantly in the three years between image capture and ground truthing</w:delText>
        </w:r>
        <w:commentRangeEnd w:id="777"/>
        <w:r w:rsidR="007F24BC" w:rsidDel="005F4C65">
          <w:rPr>
            <w:rStyle w:val="CommentReference"/>
          </w:rPr>
          <w:commentReference w:id="777"/>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774"/>
        <w:r w:rsidR="001C6C2F" w:rsidDel="005F4C65">
          <w:rPr>
            <w:rStyle w:val="CommentReference"/>
          </w:rPr>
          <w:commentReference w:id="774"/>
        </w:r>
      </w:del>
      <w:commentRangeEnd w:id="775"/>
      <w:r w:rsidR="002874D9">
        <w:rPr>
          <w:rStyle w:val="CommentReference"/>
        </w:rPr>
        <w:commentReference w:id="775"/>
      </w:r>
    </w:p>
    <w:p w14:paraId="1EDA691D" w14:textId="6066EF8C" w:rsidR="00D61588" w:rsidDel="005F4C65" w:rsidRDefault="00D61588" w:rsidP="005F4C65">
      <w:pPr>
        <w:spacing w:line="360" w:lineRule="auto"/>
        <w:jc w:val="both"/>
        <w:rPr>
          <w:del w:id="778" w:author="dugalh" w:date="2017-04-16T15:41:00Z"/>
        </w:rPr>
      </w:pPr>
    </w:p>
    <w:p w14:paraId="3BFF337C" w14:textId="74178FBA" w:rsidR="00D61588" w:rsidRDefault="00D61588" w:rsidP="005F4C65">
      <w:pPr>
        <w:spacing w:line="360" w:lineRule="auto"/>
        <w:jc w:val="both"/>
      </w:pPr>
      <w:commentRangeStart w:id="779"/>
      <w:commentRangeStart w:id="780"/>
      <w:del w:id="781" w:author="dugalh" w:date="2017-04-16T15:41:00Z">
        <w:r w:rsidDel="005F4C65">
          <w:delText xml:space="preserve">As an additional check on the classifier performance, canopy cover estimates were made for the field sites by a botanist with significant </w:delText>
        </w:r>
      </w:del>
      <w:ins w:id="782" w:author="Adriaan Van Niekerk" w:date="2016-11-17T09:15:00Z">
        <w:del w:id="783" w:author="dugalh" w:date="2017-04-16T15:41:00Z">
          <w:r w:rsidR="007F24BC" w:rsidDel="005F4C65">
            <w:delText xml:space="preserve">considerable </w:delText>
          </w:r>
        </w:del>
      </w:ins>
      <w:del w:id="784"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779"/>
        <w:r w:rsidR="001C6C2F" w:rsidDel="005F4C65">
          <w:rPr>
            <w:rStyle w:val="CommentReference"/>
          </w:rPr>
          <w:commentReference w:id="779"/>
        </w:r>
      </w:del>
      <w:commentRangeEnd w:id="780"/>
      <w:r w:rsidR="004C64EB">
        <w:rPr>
          <w:rStyle w:val="CommentReference"/>
        </w:rPr>
        <w:commentReference w:id="780"/>
      </w:r>
    </w:p>
    <w:p w14:paraId="4866ED7E" w14:textId="77777777" w:rsidR="00D61588" w:rsidRDefault="00D61588" w:rsidP="00D61588"/>
    <w:p w14:paraId="2FB1E59F" w14:textId="796ECEE0" w:rsidR="00D61588" w:rsidRDefault="00D61588" w:rsidP="00D61588">
      <w:pPr>
        <w:pStyle w:val="1Tablecaption"/>
      </w:pPr>
      <w:bookmarkStart w:id="785" w:name="_Ref395169572"/>
      <w:bookmarkStart w:id="786"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785"/>
      <w:r>
        <w:t xml:space="preserve">   Decision tree </w:t>
      </w:r>
      <w:r w:rsidR="00745C69">
        <w:t>three-class</w:t>
      </w:r>
      <w:r>
        <w:t xml:space="preserve"> confusion matrix</w:t>
      </w:r>
      <w:bookmarkEnd w:id="786"/>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87" w:author="dugalh" w:date="2017-04-16T17:31:00Z">
                  <w:rPr>
                    <w:rFonts w:cs="Arial"/>
                    <w:sz w:val="16"/>
                    <w:szCs w:val="16"/>
                  </w:rPr>
                </w:rPrChange>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788" w:name="_Ref395169574"/>
      <w:bookmarkStart w:id="789"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788"/>
      <w:r>
        <w:t xml:space="preserve">   Decision tree </w:t>
      </w:r>
      <w:r w:rsidR="00745C69">
        <w:t>two-class</w:t>
      </w:r>
      <w:r>
        <w:t xml:space="preserve"> confusion matrix</w:t>
      </w:r>
      <w:bookmarkEnd w:id="789"/>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90" w:author="dugalh" w:date="2017-04-16T17:31:00Z">
                  <w:rPr>
                    <w:rFonts w:cs="Arial"/>
                    <w:sz w:val="16"/>
                    <w:szCs w:val="16"/>
                  </w:rPr>
                </w:rPrChange>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791" w:name="_Ref395175360"/>
      <w:bookmarkStart w:id="792"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791"/>
      <w:r>
        <w:t xml:space="preserve">   Decision Tree field canopy cover estimates</w:t>
      </w:r>
      <w:bookmarkEnd w:id="792"/>
    </w:p>
    <w:tbl>
      <w:tblPr>
        <w:tblStyle w:val="MyThesisTable"/>
        <w:tblW w:w="5085" w:type="dxa"/>
        <w:tblLayout w:type="fixed"/>
        <w:tblLook w:val="01E0" w:firstRow="1" w:lastRow="1" w:firstColumn="1" w:lastColumn="1" w:noHBand="0" w:noVBand="0"/>
        <w:tblPrChange w:id="793"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794">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795" w:author="dugalh" w:date="2017-04-24T15:32:00Z">
            <w:trPr>
              <w:trHeight w:val="340"/>
            </w:trPr>
          </w:trPrChange>
        </w:trPr>
        <w:tc>
          <w:tcPr>
            <w:tcW w:w="1356" w:type="dxa"/>
            <w:tcPrChange w:id="796"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797"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798"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799"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800" w:author="dugalh" w:date="2017-04-24T15:32:00Z">
            <w:trPr>
              <w:trHeight w:val="340"/>
            </w:trPr>
          </w:trPrChange>
        </w:trPr>
        <w:tc>
          <w:tcPr>
            <w:tcW w:w="1356" w:type="dxa"/>
            <w:tcPrChange w:id="801" w:author="dugalh" w:date="2017-04-24T15:32:00Z">
              <w:tcPr>
                <w:tcW w:w="1356" w:type="dxa"/>
              </w:tcPr>
            </w:tcPrChange>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Change w:id="802"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803"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804"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805" w:author="dugalh" w:date="2017-04-24T15:32:00Z">
            <w:trPr>
              <w:trHeight w:val="340"/>
            </w:trPr>
          </w:trPrChange>
        </w:trPr>
        <w:tc>
          <w:tcPr>
            <w:tcW w:w="1356" w:type="dxa"/>
            <w:tcPrChange w:id="806"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807"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808"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809"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810" w:author="dugalh" w:date="2017-04-24T15:32:00Z">
            <w:trPr>
              <w:trHeight w:val="340"/>
            </w:trPr>
          </w:trPrChange>
        </w:trPr>
        <w:tc>
          <w:tcPr>
            <w:tcW w:w="1356" w:type="dxa"/>
            <w:tcPrChange w:id="811"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812"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813"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814"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815" w:author="dugalh" w:date="2017-04-24T15:32:00Z">
            <w:trPr>
              <w:trHeight w:val="340"/>
            </w:trPr>
          </w:trPrChange>
        </w:trPr>
        <w:tc>
          <w:tcPr>
            <w:tcW w:w="1356" w:type="dxa"/>
            <w:tcBorders>
              <w:bottom w:val="single" w:sz="12" w:space="0" w:color="000000" w:themeColor="text1"/>
            </w:tcBorders>
            <w:tcPrChange w:id="816"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17"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18"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819"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820" w:author="dugalh" w:date="2017-04-24T15:32:00Z">
            <w:trPr>
              <w:trHeight w:val="414"/>
            </w:trPr>
          </w:trPrChange>
        </w:trPr>
        <w:tc>
          <w:tcPr>
            <w:tcW w:w="1356" w:type="dxa"/>
            <w:tcBorders>
              <w:top w:val="single" w:sz="12" w:space="0" w:color="000000" w:themeColor="text1"/>
              <w:bottom w:val="nil"/>
            </w:tcBorders>
            <w:tcPrChange w:id="821"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Change w:id="822"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823"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824"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825" w:author="dugalh" w:date="2017-04-24T15:32:00Z">
            <w:trPr>
              <w:trHeight w:val="340"/>
            </w:trPr>
          </w:trPrChange>
        </w:trPr>
        <w:tc>
          <w:tcPr>
            <w:tcW w:w="1356" w:type="dxa"/>
            <w:tcBorders>
              <w:top w:val="nil"/>
            </w:tcBorders>
            <w:tcPrChange w:id="826"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827"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828"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829"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830" w:author="dugalh" w:date="2017-04-24T15:32:00Z">
            <w:trPr>
              <w:trHeight w:val="340"/>
            </w:trPr>
          </w:trPrChange>
        </w:trPr>
        <w:tc>
          <w:tcPr>
            <w:tcW w:w="1356" w:type="dxa"/>
            <w:tcPrChange w:id="831"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832"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833"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834"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835" w:author="dugalh" w:date="2017-04-24T15:32:00Z">
            <w:trPr>
              <w:trHeight w:val="340"/>
            </w:trPr>
          </w:trPrChange>
        </w:trPr>
        <w:tc>
          <w:tcPr>
            <w:tcW w:w="1356" w:type="dxa"/>
            <w:tcPrChange w:id="836"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837"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838"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839"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840" w:author="dugalh" w:date="2017-04-24T15:32:00Z">
            <w:trPr>
              <w:trHeight w:val="340"/>
            </w:trPr>
          </w:trPrChange>
        </w:trPr>
        <w:tc>
          <w:tcPr>
            <w:tcW w:w="1356" w:type="dxa"/>
            <w:tcPrChange w:id="841"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842"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843"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844"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845" w:author="dugalh" w:date="2017-04-24T15:32:00Z">
            <w:trPr>
              <w:trHeight w:val="340"/>
            </w:trPr>
          </w:trPrChange>
        </w:trPr>
        <w:tc>
          <w:tcPr>
            <w:tcW w:w="1356" w:type="dxa"/>
            <w:tcPrChange w:id="846"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847"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848"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849"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850" w:author="dugalh" w:date="2017-04-24T15:32:00Z">
            <w:trPr>
              <w:trHeight w:val="340"/>
            </w:trPr>
          </w:trPrChange>
        </w:trPr>
        <w:tc>
          <w:tcPr>
            <w:tcW w:w="1356" w:type="dxa"/>
            <w:tcPrChange w:id="851"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852"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853"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854"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855" w:author="dugalh" w:date="2017-04-24T15:32:00Z">
            <w:trPr>
              <w:trHeight w:val="340"/>
            </w:trPr>
          </w:trPrChange>
        </w:trPr>
        <w:tc>
          <w:tcPr>
            <w:tcW w:w="1356" w:type="dxa"/>
            <w:tcPrChange w:id="856"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857"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858"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859"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860" w:author="dugalh" w:date="2017-04-24T15:32:00Z">
            <w:trPr>
              <w:trHeight w:val="340"/>
            </w:trPr>
          </w:trPrChange>
        </w:trPr>
        <w:tc>
          <w:tcPr>
            <w:tcW w:w="1356" w:type="dxa"/>
            <w:tcBorders>
              <w:bottom w:val="single" w:sz="12" w:space="0" w:color="000000" w:themeColor="text1"/>
            </w:tcBorders>
            <w:tcPrChange w:id="861"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62"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863"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864"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865" w:author="dugalh" w:date="2017-04-24T15:32:00Z">
            <w:trPr>
              <w:trHeight w:val="340"/>
            </w:trPr>
          </w:trPrChange>
        </w:trPr>
        <w:tc>
          <w:tcPr>
            <w:tcW w:w="1356" w:type="dxa"/>
            <w:tcBorders>
              <w:top w:val="single" w:sz="12" w:space="0" w:color="000000" w:themeColor="text1"/>
              <w:bottom w:val="nil"/>
            </w:tcBorders>
            <w:tcPrChange w:id="866"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Change w:id="867"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68"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869"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870" w:author="dugalh" w:date="2017-04-24T15:32:00Z">
            <w:trPr>
              <w:trHeight w:val="340"/>
            </w:trPr>
          </w:trPrChange>
        </w:trPr>
        <w:tc>
          <w:tcPr>
            <w:tcW w:w="1356" w:type="dxa"/>
            <w:tcBorders>
              <w:top w:val="nil"/>
            </w:tcBorders>
            <w:tcPrChange w:id="871"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872"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73"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874"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875" w:author="dugalh" w:date="2017-04-24T15:32:00Z">
            <w:trPr>
              <w:trHeight w:val="340"/>
            </w:trPr>
          </w:trPrChange>
        </w:trPr>
        <w:tc>
          <w:tcPr>
            <w:tcW w:w="1356" w:type="dxa"/>
            <w:tcBorders>
              <w:bottom w:val="single" w:sz="12" w:space="0" w:color="000000" w:themeColor="text1"/>
            </w:tcBorders>
            <w:tcPrChange w:id="876"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77"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878"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879"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880" w:author="dugalh" w:date="2017-04-24T15:32:00Z">
            <w:trPr>
              <w:trHeight w:val="340"/>
            </w:trPr>
          </w:trPrChange>
        </w:trPr>
        <w:tc>
          <w:tcPr>
            <w:tcW w:w="1356" w:type="dxa"/>
            <w:tcBorders>
              <w:top w:val="single" w:sz="12" w:space="0" w:color="000000" w:themeColor="text1"/>
              <w:bottom w:val="nil"/>
            </w:tcBorders>
            <w:tcPrChange w:id="881"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Change w:id="882"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83"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884"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885" w:author="dugalh" w:date="2017-04-24T15:32:00Z">
            <w:trPr>
              <w:trHeight w:val="340"/>
            </w:trPr>
          </w:trPrChange>
        </w:trPr>
        <w:tc>
          <w:tcPr>
            <w:tcW w:w="1356" w:type="dxa"/>
            <w:tcBorders>
              <w:top w:val="nil"/>
            </w:tcBorders>
            <w:tcPrChange w:id="886"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887"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88"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889"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890" w:author="dugalh" w:date="2017-04-24T15:32:00Z">
            <w:trPr>
              <w:trHeight w:val="340"/>
            </w:trPr>
          </w:trPrChange>
        </w:trPr>
        <w:tc>
          <w:tcPr>
            <w:tcW w:w="1356" w:type="dxa"/>
            <w:tcPrChange w:id="891"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892"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893"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894"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895" w:author="dugalh" w:date="2017-04-24T15:32:00Z">
            <w:trPr>
              <w:trHeight w:val="340"/>
            </w:trPr>
          </w:trPrChange>
        </w:trPr>
        <w:tc>
          <w:tcPr>
            <w:tcW w:w="1356" w:type="dxa"/>
            <w:tcBorders>
              <w:bottom w:val="single" w:sz="12" w:space="0" w:color="000000" w:themeColor="text1"/>
            </w:tcBorders>
            <w:tcPrChange w:id="896"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97"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98"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899"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900"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901"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902"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w:t>
      </w:r>
      <w:proofErr w:type="gramStart"/>
      <w:r>
        <w:t>map</w:t>
      </w:r>
      <w:ins w:id="903" w:author="dugalh" w:date="2017-04-16T17:54:00Z">
        <w:r w:rsidR="00A07E23">
          <w:t xml:space="preserve"> which</w:t>
        </w:r>
        <w:proofErr w:type="gramEnd"/>
        <w:r w:rsidR="00A07E23">
          <w:t xml:space="preserve">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904" w:author="dugalh" w:date="2017-04-16T17:52:00Z">
        <w:r w:rsidR="00A07E23">
          <w:t xml:space="preserve"> for each of the canopy cover ground truth </w:t>
        </w:r>
      </w:ins>
      <w:ins w:id="905" w:author="dugalh" w:date="2017-04-16T17:53:00Z">
        <w:r w:rsidR="00A07E23">
          <w:t>areas (</w:t>
        </w:r>
      </w:ins>
      <w:ins w:id="906" w:author="dugalh" w:date="2017-04-16T17:55:00Z">
        <w:r w:rsidR="006330AB">
          <w:t>as described in</w:t>
        </w:r>
      </w:ins>
      <w:ins w:id="907" w:author="dugalh" w:date="2017-04-16T17:53:00Z">
        <w:r w:rsidR="00A07E23">
          <w:t xml:space="preserve"> </w:t>
        </w:r>
        <w:r w:rsidR="00A07E23">
          <w:fldChar w:fldCharType="begin"/>
        </w:r>
        <w:r w:rsidR="00A07E23">
          <w:instrText xml:space="preserve"> REF _Ref466457780 \h </w:instrText>
        </w:r>
      </w:ins>
      <w:r w:rsidR="00A07E23">
        <w:fldChar w:fldCharType="separate"/>
      </w:r>
      <w:ins w:id="908" w:author="dugalh" w:date="2017-04-16T17:53:00Z">
        <w:r w:rsidR="00A07E23" w:rsidRPr="00F4774D">
          <w:t>Table 1</w:t>
        </w:r>
        <w:r w:rsidR="00A07E23">
          <w:fldChar w:fldCharType="end"/>
        </w:r>
        <w:r w:rsidR="00A07E23">
          <w:t>)</w:t>
        </w:r>
      </w:ins>
      <w:del w:id="909" w:author="Adriaan Van Niekerk" w:date="2017-03-05T13:51:00Z">
        <w:r w:rsidDel="001C6C2F">
          <w:delText xml:space="preserve"> for each of </w:delText>
        </w:r>
        <w:commentRangeStart w:id="910"/>
        <w:r w:rsidDel="001C6C2F">
          <w:delText>the field ground truth areas</w:delText>
        </w:r>
        <w:commentRangeEnd w:id="910"/>
        <w:r w:rsidR="001C6C2F" w:rsidDel="001C6C2F">
          <w:rPr>
            <w:rStyle w:val="CommentReference"/>
          </w:rPr>
          <w:commentReference w:id="910"/>
        </w:r>
      </w:del>
      <w:r>
        <w:t xml:space="preserve">.  </w:t>
      </w:r>
      <w:commentRangeStart w:id="911"/>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w:t>
      </w:r>
      <w:proofErr w:type="gramStart"/>
      <w:r>
        <w:t>and also</w:t>
      </w:r>
      <w:proofErr w:type="gramEnd"/>
      <w:r>
        <w:t xml:space="preserve">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w:t>
      </w:r>
      <w:proofErr w:type="gramStart"/>
      <w:r>
        <w:t>general</w:t>
      </w:r>
      <w:proofErr w:type="gramEnd"/>
      <w:r>
        <w:t xml:space="preserve"> however, the canopy cover map appears accurate over the study area.  </w:t>
      </w:r>
      <w:commentRangeEnd w:id="911"/>
      <w:r w:rsidR="007C1081">
        <w:rPr>
          <w:rStyle w:val="CommentReference"/>
        </w:rPr>
        <w:commentReference w:id="911"/>
      </w:r>
    </w:p>
    <w:p w14:paraId="48F5F330" w14:textId="77777777" w:rsidR="00D61588" w:rsidRDefault="00D61588" w:rsidP="00D61588">
      <w:pPr>
        <w:spacing w:line="360" w:lineRule="auto"/>
        <w:jc w:val="both"/>
      </w:pPr>
    </w:p>
    <w:p w14:paraId="1E7F5247" w14:textId="77777777" w:rsidR="00D61588" w:rsidRDefault="00D61588" w:rsidP="00D61588">
      <w:r>
        <w:rPr>
          <w:noProof/>
          <w:lang w:eastAsia="en-GB"/>
        </w:rPr>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912" w:name="_Ref395293945"/>
      <w:bookmarkStart w:id="913"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912"/>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913"/>
    </w:p>
    <w:p w14:paraId="0D8391A0" w14:textId="77777777" w:rsidR="00D61588" w:rsidRDefault="00D61588" w:rsidP="00D61588"/>
    <w:p w14:paraId="0B764EFE" w14:textId="77777777" w:rsidR="00D61588" w:rsidRDefault="00D61588" w:rsidP="00D61588">
      <w:r>
        <w:rPr>
          <w:noProof/>
          <w:lang w:eastAsia="en-GB"/>
        </w:rPr>
        <w:lastRenderedPageBreak/>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914"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914"/>
    </w:p>
    <w:p w14:paraId="0CE944BD" w14:textId="77777777" w:rsidR="00D61588" w:rsidRDefault="00D61588" w:rsidP="00D61588"/>
    <w:p w14:paraId="6BFEC12D" w14:textId="77777777" w:rsidR="00D61588" w:rsidRDefault="00D61588" w:rsidP="00D61588">
      <w:r>
        <w:rPr>
          <w:noProof/>
          <w:lang w:eastAsia="en-GB"/>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915" w:name="_Toc448324371"/>
      <w:r>
        <w:lastRenderedPageBreak/>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Fynbos mosaic)</w:t>
      </w:r>
      <w:bookmarkEnd w:id="915"/>
    </w:p>
    <w:p w14:paraId="3D386B14" w14:textId="77777777" w:rsidR="00D61588" w:rsidRDefault="00D61588" w:rsidP="00D61588"/>
    <w:p w14:paraId="3870A958" w14:textId="77777777" w:rsidR="00D61588" w:rsidRDefault="00D61588" w:rsidP="00D61588">
      <w:r>
        <w:rPr>
          <w:noProof/>
          <w:lang w:eastAsia="en-GB"/>
        </w:rPr>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916" w:name="_Ref395293949"/>
      <w:bookmarkStart w:id="917"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916"/>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917"/>
    </w:p>
    <w:p w14:paraId="65368C9C" w14:textId="77777777" w:rsidR="00D61588" w:rsidRDefault="00D61588" w:rsidP="00D61588">
      <w:pPr>
        <w:rPr>
          <w:ins w:id="918" w:author="dugalh" w:date="2017-04-16T14:51:00Z"/>
        </w:rPr>
      </w:pPr>
    </w:p>
    <w:p w14:paraId="0C1CC606" w14:textId="7514A485" w:rsidR="00832542" w:rsidRDefault="00832542">
      <w:pPr>
        <w:pStyle w:val="Heading1"/>
        <w:rPr>
          <w:ins w:id="919" w:author="dugalh" w:date="2017-04-16T14:51:00Z"/>
        </w:rPr>
        <w:pPrChange w:id="920" w:author="dugalh" w:date="2017-04-16T14:52:00Z">
          <w:pPr/>
        </w:pPrChange>
      </w:pPr>
      <w:commentRangeStart w:id="921"/>
      <w:ins w:id="922" w:author="dugalh" w:date="2017-04-16T14:51:00Z">
        <w:r>
          <w:t>Discussion</w:t>
        </w:r>
      </w:ins>
      <w:commentRangeEnd w:id="921"/>
      <w:ins w:id="923" w:author="dugalh" w:date="2017-04-25T18:17:00Z">
        <w:r w:rsidR="00466F14">
          <w:rPr>
            <w:rStyle w:val="CommentReference"/>
            <w:b w:val="0"/>
          </w:rPr>
          <w:commentReference w:id="921"/>
        </w:r>
      </w:ins>
    </w:p>
    <w:p w14:paraId="712A0BD3" w14:textId="6EBD9538" w:rsidR="00832542" w:rsidRDefault="00832542">
      <w:pPr>
        <w:pStyle w:val="Heading2"/>
        <w:rPr>
          <w:ins w:id="924" w:author="dugalh" w:date="2017-04-16T14:52:00Z"/>
        </w:rPr>
        <w:pPrChange w:id="925" w:author="dugalh" w:date="2017-04-16T14:52:00Z">
          <w:pPr/>
        </w:pPrChange>
      </w:pPr>
      <w:ins w:id="926" w:author="dugalh" w:date="2017-04-16T14:52:00Z">
        <w:r>
          <w:t>Feature Selection</w:t>
        </w:r>
      </w:ins>
    </w:p>
    <w:p w14:paraId="576A33C3" w14:textId="55BFB602" w:rsidR="00832542" w:rsidRDefault="00832542">
      <w:pPr>
        <w:spacing w:line="360" w:lineRule="auto"/>
        <w:jc w:val="both"/>
        <w:rPr>
          <w:ins w:id="927" w:author="dugalh" w:date="2017-04-16T14:56:00Z"/>
        </w:rPr>
      </w:pPr>
      <w:ins w:id="928" w:author="dugalh" w:date="2017-04-16T14:58:00Z">
        <w:r>
          <w:fldChar w:fldCharType="begin"/>
        </w:r>
        <w:r>
          <w:instrText xml:space="preserve"> REF _Ref395121413 \h </w:instrText>
        </w:r>
      </w:ins>
      <w:r w:rsidR="00A14171">
        <w:instrText xml:space="preserve"> \* MERGEFORMAT </w:instrText>
      </w:r>
      <w:r>
        <w:fldChar w:fldCharType="separate"/>
      </w:r>
      <w:ins w:id="929" w:author="dugalh" w:date="2017-04-16T14:58:00Z">
        <w:r>
          <w:t xml:space="preserve">Table </w:t>
        </w:r>
        <w:r>
          <w:rPr>
            <w:noProof/>
          </w:rPr>
          <w:t>5</w:t>
        </w:r>
        <w:r>
          <w:fldChar w:fldCharType="end"/>
        </w:r>
      </w:ins>
      <w:ins w:id="930" w:author="dugalh" w:date="2017-04-16T14:56:00Z">
        <w:r>
          <w:t xml:space="preserve"> reveals a number of interesting properties of the features.  Firstly, it is clear that there is significant redundanc</w:t>
        </w:r>
      </w:ins>
      <w:del w:id="931" w:author="dugalh" w:date="2017-06-16T21:04:00Z">
        <w:r w:rsidDel="00226C57">
          <w:delText>ies</w:delText>
        </w:r>
      </w:del>
      <w:ins w:id="932" w:author="dugalh" w:date="2017-06-16T21:04:00Z">
        <w:r w:rsidR="00226C57">
          <w:t>y</w:t>
        </w:r>
      </w:ins>
      <w:ins w:id="933" w:author="dugalh" w:date="2017-04-16T14:56:00Z">
        <w:r>
          <w:t xml:space="preserve"> amongst the features.  The correlation between the R, G, B and NIR bands is strong (&gt;</w:t>
        </w:r>
      </w:ins>
      <w:ins w:id="934" w:author="dugalh" w:date="2017-04-16T16:40:00Z">
        <w:r w:rsidR="005B5335">
          <w:t>0.7</w:t>
        </w:r>
      </w:ins>
      <w:ins w:id="935" w:author="dugalh" w:date="2017-04-16T14:56:00Z">
        <w:r>
          <w:rPr>
            <w:rStyle w:val="CommentReference"/>
          </w:rPr>
          <w:commentReference w:id="936"/>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w:t>
        </w:r>
        <w:proofErr w:type="gramStart"/>
        <w:r>
          <w:t>is confirmed</w:t>
        </w:r>
        <w:proofErr w:type="gramEnd"/>
        <w:r>
          <w:t xml:space="preserve"> by their collection in the same cluster.  </w:t>
        </w:r>
      </w:ins>
    </w:p>
    <w:p w14:paraId="2050B195" w14:textId="77777777" w:rsidR="00832542" w:rsidRDefault="00832542">
      <w:pPr>
        <w:spacing w:line="360" w:lineRule="auto"/>
        <w:jc w:val="both"/>
        <w:rPr>
          <w:ins w:id="937" w:author="dugalh" w:date="2017-04-16T14:56:00Z"/>
        </w:rPr>
      </w:pPr>
    </w:p>
    <w:p w14:paraId="52B970A1" w14:textId="15B07AF4" w:rsidR="00832542" w:rsidRDefault="00832542">
      <w:pPr>
        <w:spacing w:line="360" w:lineRule="auto"/>
        <w:jc w:val="both"/>
        <w:rPr>
          <w:ins w:id="938" w:author="dugalh" w:date="2017-04-16T14:56:00Z"/>
        </w:rPr>
      </w:pPr>
      <w:ins w:id="939" w:author="dugalh" w:date="2017-04-16T14:56:00Z">
        <w:r>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w:t>
        </w:r>
      </w:ins>
      <w:commentRangeStart w:id="940"/>
      <w:commentRangeStart w:id="941"/>
      <w:r>
        <w:t xml:space="preserve">Measures of vegetation texture are sensitive to </w:t>
      </w:r>
      <w:r>
        <w:lastRenderedPageBreak/>
        <w:t xml:space="preserve">shadow variations, which are unavoidable in aerial imagery </w:t>
      </w:r>
      <w:commentRangeStart w:id="942"/>
      <w:commentRangeStart w:id="943"/>
      <w:r>
        <w:t>due to the long flight times and varying sun angle</w:t>
      </w:r>
      <w:commentRangeEnd w:id="942"/>
      <w:r>
        <w:rPr>
          <w:rStyle w:val="CommentReference"/>
        </w:rPr>
        <w:commentReference w:id="942"/>
      </w:r>
      <w:commentRangeEnd w:id="943"/>
      <w:r w:rsidR="002874D9">
        <w:rPr>
          <w:rStyle w:val="CommentReference"/>
        </w:rPr>
        <w:commentReference w:id="943"/>
      </w:r>
      <w:r>
        <w:t xml:space="preserve">.  </w:t>
      </w:r>
      <w:del w:id="944"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945" w:author="dugalh" w:date="2017-04-16T14:56:00Z">
        <w:r>
          <w:t xml:space="preserve">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ins>
      <w:commentRangeStart w:id="946"/>
      <w:ins w:id="947" w:author="dugalh" w:date="2017-04-25T18:13:00Z">
        <w:r w:rsidR="00466F14">
          <w:t xml:space="preserve">We believe the </w:t>
        </w:r>
      </w:ins>
      <w:ins w:id="948" w:author="dugalh" w:date="2017-04-25T18:15:00Z">
        <w:r w:rsidR="00466F14">
          <w:t>paucity</w:t>
        </w:r>
      </w:ins>
      <w:ins w:id="949" w:author="dugalh" w:date="2017-04-25T18:13:00Z">
        <w:r w:rsidR="00466F14">
          <w:t xml:space="preserve"> of texture features in informative clusters is </w:t>
        </w:r>
      </w:ins>
      <w:ins w:id="950" w:author="dugalh" w:date="2017-04-25T18:16:00Z">
        <w:r w:rsidR="00466F14">
          <w:t xml:space="preserve">likely </w:t>
        </w:r>
      </w:ins>
      <w:ins w:id="951" w:author="dugalh" w:date="2017-04-25T18:13:00Z">
        <w:r w:rsidR="00466F14">
          <w:t xml:space="preserve">due </w:t>
        </w:r>
      </w:ins>
      <w:del w:id="952" w:author="dugalh" w:date="2017-04-25T18:16:00Z">
        <w:r w:rsidDel="00466F14">
          <w:delText xml:space="preserve">Due </w:delText>
        </w:r>
      </w:del>
      <w:r>
        <w:t xml:space="preserve">to the bush clump </w:t>
      </w:r>
      <w:del w:id="953" w:author="dugalh" w:date="2017-04-25T18:12:00Z">
        <w:r w:rsidDel="00466F14">
          <w:delText>variation,</w:delText>
        </w:r>
      </w:del>
      <w:ins w:id="954" w:author="dugalh" w:date="2017-04-25T18:12:00Z">
        <w:r w:rsidR="00466F14">
          <w:t>and</w:t>
        </w:r>
      </w:ins>
      <w:r>
        <w:t xml:space="preserve"> shadow variation</w:t>
      </w:r>
      <w:ins w:id="955" w:author="dugalh" w:date="2017-04-25T18:16:00Z">
        <w:r w:rsidR="00466F14">
          <w:t>s</w:t>
        </w:r>
      </w:ins>
      <w:commentRangeEnd w:id="946"/>
      <w:ins w:id="956" w:author="dugalh" w:date="2017-04-25T18:17:00Z">
        <w:r w:rsidR="00466F14">
          <w:rPr>
            <w:rStyle w:val="CommentReference"/>
          </w:rPr>
          <w:commentReference w:id="946"/>
        </w:r>
      </w:ins>
      <w:del w:id="957" w:author="dugalh" w:date="2017-04-25T18:12:00Z">
        <w:r w:rsidDel="00466F14">
          <w:delText xml:space="preserve"> and sliding window issues discussed</w:delText>
        </w:r>
      </w:del>
      <w:del w:id="958" w:author="dugalh" w:date="2017-04-25T18:16:00Z">
        <w:r w:rsidDel="00466F14">
          <w:delText>, it is not surprising that texture features are largely absent from the informative clusters</w:delText>
        </w:r>
      </w:del>
      <w:r>
        <w:t xml:space="preserve">.    </w:t>
      </w:r>
      <w:commentRangeEnd w:id="940"/>
      <w:ins w:id="959" w:author="dugalh" w:date="2017-04-16T14:56:00Z">
        <w:r>
          <w:rPr>
            <w:rStyle w:val="CommentReference"/>
          </w:rPr>
          <w:commentReference w:id="940"/>
        </w:r>
      </w:ins>
      <w:commentRangeEnd w:id="941"/>
      <w:ins w:id="960" w:author="dugalh" w:date="2017-04-25T18:11:00Z">
        <w:r w:rsidR="002874D9">
          <w:rPr>
            <w:rStyle w:val="CommentReference"/>
          </w:rPr>
          <w:commentReference w:id="941"/>
        </w:r>
      </w:ins>
    </w:p>
    <w:p w14:paraId="2F229F9D" w14:textId="77777777" w:rsidR="00832542" w:rsidRDefault="00832542">
      <w:pPr>
        <w:spacing w:line="360" w:lineRule="auto"/>
        <w:jc w:val="both"/>
        <w:rPr>
          <w:ins w:id="961" w:author="dugalh" w:date="2017-04-16T14:56:00Z"/>
        </w:rPr>
      </w:pPr>
    </w:p>
    <w:p w14:paraId="5E521CAE" w14:textId="77777777" w:rsidR="00832542" w:rsidRDefault="00832542">
      <w:pPr>
        <w:spacing w:line="360" w:lineRule="auto"/>
        <w:jc w:val="both"/>
        <w:rPr>
          <w:ins w:id="962" w:author="dugalh" w:date="2017-04-16T14:56:00Z"/>
        </w:rPr>
      </w:pPr>
      <w:commentRangeStart w:id="963"/>
      <w:ins w:id="964" w:author="dugalh" w:date="2017-04-16T14:56:00Z">
        <w:r>
          <w:t xml:space="preserve">The importance of </w:t>
        </w:r>
        <w:proofErr w:type="spellStart"/>
        <w:r>
          <w:t>bN</w:t>
        </w:r>
        <w:proofErr w:type="spellEnd"/>
        <w:r>
          <w:t xml:space="preserve"> is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w:t>
        </w:r>
        <w:proofErr w:type="gramStart"/>
        <w:r>
          <w:t>is not understood</w:t>
        </w:r>
        <w:proofErr w:type="gramEnd"/>
        <w:r>
          <w:t xml:space="preserve"> fully but we believe its value lies in this property and that it helps distinguish shaded vegetation from genuinely dark vegetation.  In their tree mapping study, </w:t>
        </w:r>
        <w:r>
          <w:fldChar w:fldCharType="begin" w:fldLock="1"/>
        </w:r>
        <w: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963"/>
        <w:r>
          <w:rPr>
            <w:rStyle w:val="CommentReference"/>
          </w:rPr>
          <w:commentReference w:id="963"/>
        </w:r>
      </w:ins>
    </w:p>
    <w:p w14:paraId="0F232677" w14:textId="77777777" w:rsidR="00832542" w:rsidRDefault="00832542">
      <w:pPr>
        <w:spacing w:line="360" w:lineRule="auto"/>
        <w:jc w:val="both"/>
        <w:rPr>
          <w:ins w:id="965" w:author="dugalh" w:date="2017-04-16T14:56:00Z"/>
        </w:rPr>
      </w:pPr>
    </w:p>
    <w:p w14:paraId="3FF32ACB" w14:textId="3363D4A1" w:rsidR="00832542" w:rsidRDefault="005B5335">
      <w:pPr>
        <w:spacing w:line="360" w:lineRule="auto"/>
        <w:jc w:val="both"/>
        <w:rPr>
          <w:ins w:id="966" w:author="dugalh" w:date="2017-04-16T14:52:00Z"/>
        </w:rPr>
        <w:pPrChange w:id="967" w:author="dugalh" w:date="2017-04-16T16:59:00Z">
          <w:pPr/>
        </w:pPrChange>
      </w:pPr>
      <w:ins w:id="968" w:author="dugalh" w:date="2017-04-16T16:43:00Z">
        <w:r>
          <w:t xml:space="preserve">The </w:t>
        </w:r>
      </w:ins>
      <w:proofErr w:type="spellStart"/>
      <w:proofErr w:type="gramStart"/>
      <w:ins w:id="969" w:author="dugalh" w:date="2017-04-16T14:56:00Z">
        <w:r w:rsidR="00832542">
          <w:t>gN</w:t>
        </w:r>
      </w:ins>
      <w:proofErr w:type="spellEnd"/>
      <w:proofErr w:type="gramEnd"/>
      <w:ins w:id="970" w:author="dugalh" w:date="2017-04-16T16:44:00Z">
        <w:r>
          <w:t xml:space="preserve"> feature</w:t>
        </w:r>
      </w:ins>
      <w:ins w:id="971" w:author="dugalh" w:date="2017-04-16T14:56:00Z">
        <w:r w:rsidR="00832542">
          <w:t xml:space="preserve">, its mean and its median form their own cluster.  The mean sliding window feature, median sliding window feature and source feature operated on by those sliding windows </w:t>
        </w:r>
        <w:proofErr w:type="gramStart"/>
        <w:r w:rsidR="00832542">
          <w:t>are strongly correlated</w:t>
        </w:r>
        <w:proofErr w:type="gramEnd"/>
        <w:r w:rsidR="00832542">
          <w:t xml:space="preserve"> with each other as is expected.</w:t>
        </w:r>
      </w:ins>
    </w:p>
    <w:p w14:paraId="7A127FA0" w14:textId="77777777" w:rsidR="00832542" w:rsidRDefault="00832542">
      <w:pPr>
        <w:spacing w:line="360" w:lineRule="auto"/>
        <w:jc w:val="both"/>
        <w:rPr>
          <w:ins w:id="972" w:author="dugalh" w:date="2017-04-16T15:07:00Z"/>
        </w:rPr>
        <w:pPrChange w:id="973" w:author="dugalh" w:date="2017-04-16T16:59:00Z">
          <w:pPr/>
        </w:pPrChange>
      </w:pPr>
    </w:p>
    <w:p w14:paraId="18922345" w14:textId="02986FE6" w:rsidR="00A14171" w:rsidRDefault="00264141">
      <w:pPr>
        <w:spacing w:line="360" w:lineRule="auto"/>
        <w:jc w:val="both"/>
        <w:rPr>
          <w:ins w:id="974" w:author="dugalh" w:date="2017-04-16T15:09:00Z"/>
        </w:rPr>
        <w:pPrChange w:id="975" w:author="dugalh" w:date="2017-04-16T16:59:00Z">
          <w:pPr/>
        </w:pPrChange>
      </w:pPr>
      <w:commentRangeStart w:id="976"/>
      <w:ins w:id="977" w:author="dugalh" w:date="2017-04-16T15:11:00Z">
        <w:r>
          <w:t xml:space="preserve">The </w:t>
        </w:r>
        <w:commentRangeStart w:id="978"/>
        <w:commentRangeStart w:id="979"/>
        <w:r>
          <w:t>NDVI</w:t>
        </w:r>
        <w:commentRangeEnd w:id="978"/>
        <w:r>
          <w:rPr>
            <w:rStyle w:val="CommentReference"/>
          </w:rPr>
          <w:commentReference w:id="978"/>
        </w:r>
        <w:commentRangeEnd w:id="979"/>
        <w:r>
          <w:rPr>
            <w:rStyle w:val="CommentReference"/>
          </w:rPr>
          <w:commentReference w:id="979"/>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ins>
      <w:ins w:id="980" w:author="dugalh" w:date="2017-05-04T16:49:00Z">
        <w:r w:rsidR="003B0CDA">
          <w:t>nc</w:t>
        </w:r>
      </w:ins>
      <w:ins w:id="981" w:author="dugalh" w:date="2017-04-16T15:11:00Z">
        <w:r>
          <w:t>2 features were selected from the top six clusters.</w:t>
        </w:r>
      </w:ins>
      <w:commentRangeEnd w:id="976"/>
      <w:ins w:id="982" w:author="dugalh" w:date="2017-04-16T15:12:00Z">
        <w:r>
          <w:rPr>
            <w:rStyle w:val="CommentReference"/>
          </w:rPr>
          <w:commentReference w:id="976"/>
        </w:r>
      </w:ins>
      <w:ins w:id="983" w:author="dugalh" w:date="2017-04-16T15:11:00Z">
        <w:r>
          <w:t xml:space="preserve">  </w:t>
        </w:r>
      </w:ins>
      <w:moveToRangeStart w:id="984" w:author="dugalh" w:date="2017-04-16T15:07:00Z" w:name="move480118568"/>
      <w:moveTo w:id="985" w:author="dugalh" w:date="2017-04-16T15:07:00Z">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because it is popular and easy to interpret.  In the second cluster, pc1 </w:t>
        </w:r>
        <w:proofErr w:type="gramStart"/>
        <w:r w:rsidR="00A14171">
          <w:t>was chosen</w:t>
        </w:r>
        <w:proofErr w:type="gramEnd"/>
        <w:r w:rsidR="00A14171">
          <w:t xml:space="preserve">, as being the first principal component of the raw bands, it should be more informative than any one of them in isolation.  There is only one sliding window feature, EntropyPc1 in our final selection.  </w:t>
        </w:r>
        <w:commentRangeStart w:id="986"/>
        <w:commentRangeStart w:id="987"/>
        <w:commentRangeStart w:id="988"/>
        <w:del w:id="989" w:author="dugalh" w:date="2017-04-16T16:47:00Z">
          <w:r w:rsidR="00A14171" w:rsidDel="0038598A">
            <w:delText xml:space="preserve">This makes for a very significant improvement in computation time over the full feature set.  </w:delText>
          </w:r>
        </w:del>
        <w:commentRangeEnd w:id="986"/>
        <w:r w:rsidR="00A14171">
          <w:rPr>
            <w:rStyle w:val="CommentReference"/>
          </w:rPr>
          <w:commentReference w:id="986"/>
        </w:r>
      </w:moveTo>
      <w:moveToRangeEnd w:id="984"/>
      <w:commentRangeEnd w:id="987"/>
      <w:r w:rsidR="0038598A">
        <w:rPr>
          <w:rStyle w:val="CommentReference"/>
        </w:rPr>
        <w:commentReference w:id="987"/>
      </w:r>
      <w:commentRangeEnd w:id="988"/>
      <w:r w:rsidR="00E450E0">
        <w:rPr>
          <w:rStyle w:val="CommentReference"/>
        </w:rPr>
        <w:commentReference w:id="988"/>
      </w:r>
    </w:p>
    <w:p w14:paraId="515020CD" w14:textId="77777777" w:rsidR="00A14171" w:rsidRDefault="00A14171">
      <w:pPr>
        <w:spacing w:line="360" w:lineRule="auto"/>
        <w:rPr>
          <w:ins w:id="990" w:author="dugalh" w:date="2017-04-16T14:52:00Z"/>
        </w:rPr>
        <w:pPrChange w:id="991" w:author="dugalh" w:date="2017-04-16T15:07:00Z">
          <w:pPr/>
        </w:pPrChange>
      </w:pPr>
    </w:p>
    <w:p w14:paraId="32B707C0" w14:textId="3FB3004B" w:rsidR="00832542" w:rsidRDefault="00832542">
      <w:pPr>
        <w:pStyle w:val="Heading2"/>
        <w:rPr>
          <w:ins w:id="992" w:author="dugalh" w:date="2017-04-16T14:51:00Z"/>
        </w:rPr>
        <w:pPrChange w:id="993" w:author="dugalh" w:date="2017-04-16T14:52:00Z">
          <w:pPr/>
        </w:pPrChange>
      </w:pPr>
      <w:ins w:id="994" w:author="dugalh" w:date="2017-04-16T14:52:00Z">
        <w:r>
          <w:lastRenderedPageBreak/>
          <w:t>Classification</w:t>
        </w:r>
      </w:ins>
      <w:ins w:id="995" w:author="dugalh" w:date="2017-04-25T20:17:00Z">
        <w:r w:rsidR="00E5222F">
          <w:t xml:space="preserve"> and Canopy Cover Estimation</w:t>
        </w:r>
      </w:ins>
    </w:p>
    <w:p w14:paraId="202CD2B6" w14:textId="6B4EEF46" w:rsidR="007022E8" w:rsidRDefault="007022E8">
      <w:pPr>
        <w:spacing w:line="360" w:lineRule="auto"/>
        <w:jc w:val="both"/>
        <w:rPr>
          <w:ins w:id="996" w:author="dugalh" w:date="2017-04-16T15:27:00Z"/>
        </w:rPr>
      </w:pPr>
      <w:ins w:id="997" w:author="dugalh" w:date="2017-04-16T15:27:00Z">
        <w:r>
          <w:t xml:space="preserve">With the exception of the Bayes Normal classifier, the classifiers’ performance was remarkably good.  </w:t>
        </w:r>
      </w:ins>
      <w:ins w:id="998" w:author="dugalh" w:date="2017-04-16T16:52:00Z">
        <w:r w:rsidR="0038598A">
          <w:t>T</w:t>
        </w:r>
      </w:ins>
      <w:ins w:id="999" w:author="dugalh" w:date="2017-04-16T15:27:00Z">
        <w:r>
          <w:t xml:space="preserve">he performances of the </w:t>
        </w:r>
        <w:proofErr w:type="spellStart"/>
        <w:r>
          <w:t>kNN</w:t>
        </w:r>
        <w:proofErr w:type="spellEnd"/>
        <w:r>
          <w:t xml:space="preserve"> and decision tree classifiers are as good as or better than the more complex SVM and random forest classifiers</w:t>
        </w:r>
      </w:ins>
      <w:ins w:id="1000"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1001" w:author="dugalh" w:date="2017-04-16T16:52:00Z">
        <w:r w:rsidR="0038598A">
          <w:fldChar w:fldCharType="separate"/>
        </w:r>
        <w:r w:rsidR="0038598A">
          <w:t xml:space="preserve">Table </w:t>
        </w:r>
        <w:r w:rsidR="0038598A">
          <w:rPr>
            <w:noProof/>
          </w:rPr>
          <w:t>7</w:t>
        </w:r>
        <w:r w:rsidR="0038598A">
          <w:fldChar w:fldCharType="end"/>
        </w:r>
        <w:r w:rsidR="0038598A">
          <w:t>)</w:t>
        </w:r>
      </w:ins>
      <w:ins w:id="1002" w:author="dugalh" w:date="2017-04-16T15:27:00Z">
        <w:r>
          <w:t xml:space="preserve">.  The excellent performance of a diverse group of classifiers suggests that an informative feature set </w:t>
        </w:r>
        <w:proofErr w:type="gramStart"/>
        <w:r>
          <w:t>was selected</w:t>
        </w:r>
        <w:proofErr w:type="gramEnd"/>
        <w:r>
          <w:t xml:space="preserve">.  The notably poorer performance of the Bayes Normal classifier implies the classes are not normally distributed.  The three-class errors are larger than the two-class errors due the </w:t>
        </w:r>
        <w:commentRangeStart w:id="1003"/>
        <w:r>
          <w:t xml:space="preserve">Tree class overlapping </w:t>
        </w:r>
        <w:commentRangeEnd w:id="1003"/>
        <w:r>
          <w:rPr>
            <w:rStyle w:val="CommentReference"/>
          </w:rPr>
          <w:commentReference w:id="1003"/>
        </w:r>
        <w:r>
          <w:t xml:space="preserve">substantially with the Background class.  Errors due to Tree samples </w:t>
        </w:r>
        <w:proofErr w:type="gramStart"/>
        <w:r>
          <w:t>being assigned</w:t>
        </w:r>
        <w:proofErr w:type="gramEnd"/>
        <w:r>
          <w:t xml:space="preserve"> to the Background class, and vice versa, are negated when the tree class is lumped into the Background class.  </w:t>
        </w:r>
      </w:ins>
    </w:p>
    <w:p w14:paraId="729C4670" w14:textId="77777777" w:rsidR="007022E8" w:rsidRDefault="007022E8">
      <w:pPr>
        <w:spacing w:line="360" w:lineRule="auto"/>
        <w:jc w:val="both"/>
        <w:rPr>
          <w:ins w:id="1004" w:author="dugalh" w:date="2017-04-16T15:27:00Z"/>
        </w:rPr>
      </w:pPr>
    </w:p>
    <w:p w14:paraId="46E598F7" w14:textId="63C89C5D" w:rsidR="00832542" w:rsidRDefault="007022E8">
      <w:pPr>
        <w:spacing w:line="360" w:lineRule="auto"/>
        <w:jc w:val="both"/>
        <w:rPr>
          <w:ins w:id="1005" w:author="dugalh" w:date="2017-04-16T15:27:00Z"/>
        </w:rPr>
        <w:pPrChange w:id="1006" w:author="dugalh" w:date="2017-04-16T16:53:00Z">
          <w:pPr/>
        </w:pPrChange>
      </w:pPr>
      <w:commentRangeStart w:id="1007"/>
      <w:commentRangeStart w:id="1008"/>
      <w:del w:id="1009"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10"/>
        <w:commentRangeStart w:id="1011"/>
        <w:commentRangeStart w:id="1012"/>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10"/>
        <w:r w:rsidDel="00E450E0">
          <w:rPr>
            <w:rStyle w:val="CommentReference"/>
          </w:rPr>
          <w:commentReference w:id="1010"/>
        </w:r>
        <w:commentRangeEnd w:id="1011"/>
        <w:r w:rsidR="008F0A3B" w:rsidDel="00E450E0">
          <w:rPr>
            <w:rStyle w:val="CommentReference"/>
          </w:rPr>
          <w:commentReference w:id="1011"/>
        </w:r>
      </w:del>
      <w:commentRangeEnd w:id="1012"/>
      <w:r w:rsidR="00E450E0">
        <w:rPr>
          <w:rStyle w:val="CommentReference"/>
        </w:rPr>
        <w:commentReference w:id="1012"/>
      </w:r>
      <w:del w:id="1013" w:author="dugalh" w:date="2017-04-25T18:31:00Z">
        <w:r w:rsidDel="00E450E0">
          <w:delText xml:space="preserve">.  </w:delText>
        </w:r>
      </w:del>
      <w:commentRangeStart w:id="1014"/>
      <w:ins w:id="1015" w:author="dugalh" w:date="2017-04-16T15:27:00Z">
        <w:r>
          <w:t>It is apparent that for each classifier, the</w:t>
        </w:r>
      </w:ins>
      <w:ins w:id="1016" w:author="dugalh" w:date="2017-04-25T18:34:00Z">
        <w:r w:rsidR="004B4354">
          <w:t xml:space="preserve"> </w:t>
        </w:r>
      </w:ins>
      <w:ins w:id="1017" w:author="dugalh" w:date="2017-04-25T18:35:00Z">
        <w:r w:rsidR="004B4354">
          <w:t xml:space="preserve">per-pixel </w:t>
        </w:r>
      </w:ins>
      <w:commentRangeStart w:id="1018"/>
      <w:ins w:id="1019" w:author="dugalh" w:date="2017-04-16T15:27:00Z">
        <w:r>
          <w:t xml:space="preserve">two-class error and </w:t>
        </w:r>
      </w:ins>
      <w:ins w:id="1020" w:author="dugalh" w:date="2017-04-25T18:34:00Z">
        <w:r w:rsidR="004B4354">
          <w:t xml:space="preserve">canopy cover </w:t>
        </w:r>
      </w:ins>
      <w:proofErr w:type="gramStart"/>
      <w:ins w:id="1021" w:author="dugalh" w:date="2017-04-16T15:27:00Z">
        <w:r>
          <w:t>MAE,</w:t>
        </w:r>
        <w:proofErr w:type="gramEnd"/>
        <w:r>
          <w:t xml:space="preserve"> are poorly correlated.  </w:t>
        </w:r>
      </w:ins>
      <w:commentRangeEnd w:id="1018"/>
      <w:ins w:id="1022" w:author="dugalh" w:date="2017-04-25T18:35:00Z">
        <w:r w:rsidR="004B4354">
          <w:rPr>
            <w:rStyle w:val="CommentReference"/>
          </w:rPr>
          <w:commentReference w:id="1018"/>
        </w:r>
      </w:ins>
      <w:ins w:id="1023"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proofErr w:type="gramStart"/>
        <w:r>
          <w:t xml:space="preserve">image ground truth </w:t>
        </w:r>
        <w:proofErr w:type="spellStart"/>
        <w:r>
          <w:t>representivity</w:t>
        </w:r>
        <w:proofErr w:type="spellEnd"/>
        <w:proofErr w:type="gramEnd"/>
        <w:r>
          <w:t xml:space="preserve"> of real class distributions and likely biased the image ground truth to be more separable compared to actual field data.  The field ground truth was made from a visual inspection on </w:t>
        </w:r>
        <w:proofErr w:type="gramStart"/>
        <w:r>
          <w:t>site which is approximate</w:t>
        </w:r>
        <w:proofErr w:type="gramEnd"/>
        <w:r>
          <w:t xml:space="preserve"> and subject to human error.  The bias of the </w:t>
        </w:r>
        <w:proofErr w:type="gramStart"/>
        <w:r>
          <w:t>image ground truth performance</w:t>
        </w:r>
        <w:proofErr w:type="gramEnd"/>
        <w:r>
          <w:t xml:space="preserve"> and inaccuracies in the field ground truth likely explain the observed difference between image and field ground truth performances.  </w:t>
        </w:r>
        <w:commentRangeEnd w:id="1007"/>
        <w:r>
          <w:rPr>
            <w:rStyle w:val="CommentReference"/>
          </w:rPr>
          <w:commentReference w:id="1007"/>
        </w:r>
      </w:ins>
      <w:commentRangeEnd w:id="1008"/>
      <w:ins w:id="1024" w:author="dugalh" w:date="2017-04-16T17:00:00Z">
        <w:r w:rsidR="008F0A3B">
          <w:rPr>
            <w:rStyle w:val="CommentReference"/>
          </w:rPr>
          <w:commentReference w:id="1008"/>
        </w:r>
      </w:ins>
      <w:commentRangeEnd w:id="1014"/>
      <w:ins w:id="1025" w:author="dugalh" w:date="2017-04-25T18:32:00Z">
        <w:r w:rsidR="004B4354">
          <w:rPr>
            <w:rStyle w:val="CommentReference"/>
          </w:rPr>
          <w:commentReference w:id="1014"/>
        </w:r>
      </w:ins>
      <w:ins w:id="1026" w:author="dugalh" w:date="2017-04-16T15:27:00Z">
        <w:r>
          <w:t xml:space="preserve">The post classification morphological operations </w:t>
        </w:r>
        <w:proofErr w:type="gramStart"/>
        <w:r>
          <w:t>were found</w:t>
        </w:r>
        <w:proofErr w:type="gramEnd"/>
        <w:r>
          <w:t xml:space="preserve"> to improve accuracy on the field ground truth.</w:t>
        </w:r>
      </w:ins>
    </w:p>
    <w:p w14:paraId="42C372BC" w14:textId="77777777" w:rsidR="007022E8" w:rsidRDefault="007022E8" w:rsidP="007022E8">
      <w:pPr>
        <w:spacing w:line="360" w:lineRule="auto"/>
        <w:jc w:val="both"/>
      </w:pPr>
      <w:moveToRangeStart w:id="1027" w:author="dugalh" w:date="2017-04-16T15:31:00Z" w:name="move480120020"/>
    </w:p>
    <w:p w14:paraId="5F157561" w14:textId="7FD35488" w:rsidR="007022E8" w:rsidRDefault="007022E8" w:rsidP="007022E8">
      <w:pPr>
        <w:spacing w:line="360" w:lineRule="auto"/>
        <w:jc w:val="both"/>
      </w:pPr>
      <w:moveTo w:id="1028" w:author="dugalh" w:date="2017-04-16T15:31:00Z">
        <w:r>
          <w:t xml:space="preserve">Of the performance measures in </w:t>
        </w:r>
        <w:r>
          <w:fldChar w:fldCharType="begin"/>
        </w:r>
        <w:r>
          <w:instrText xml:space="preserve"> REF _Ref394945112 \h </w:instrText>
        </w:r>
      </w:moveTo>
      <w:moveTo w:id="1029" w:author="dugalh" w:date="2017-04-16T15:31:00Z">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 cover mapping accuracy over the study area.  </w:t>
        </w:r>
        <w:commentRangeStart w:id="1030"/>
        <w:r>
          <w:t xml:space="preserve">Taking the MAE, </w:t>
        </w:r>
        <w:commentRangeStart w:id="1031"/>
        <w:commentRangeStart w:id="1032"/>
        <w:r>
          <w:t xml:space="preserve">computational speed </w:t>
        </w:r>
        <w:commentRangeEnd w:id="1031"/>
        <w:r>
          <w:rPr>
            <w:rStyle w:val="CommentReference"/>
          </w:rPr>
          <w:commentReference w:id="1031"/>
        </w:r>
      </w:moveTo>
      <w:commentRangeEnd w:id="1032"/>
      <w:r w:rsidR="004B4354">
        <w:rPr>
          <w:rStyle w:val="CommentReference"/>
        </w:rPr>
        <w:commentReference w:id="1032"/>
      </w:r>
      <w:moveTo w:id="1033" w:author="dugalh" w:date="2017-04-16T15:31:00Z">
        <w:r>
          <w:t xml:space="preserve">and </w:t>
        </w:r>
        <w:proofErr w:type="gramStart"/>
        <w:r>
          <w:t>image ground truth performance</w:t>
        </w:r>
        <w:proofErr w:type="gramEnd"/>
        <w:r>
          <w:t xml:space="preserv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moveTo>
      <w:commentRangeEnd w:id="1030"/>
      <w:r w:rsidR="004B4354">
        <w:rPr>
          <w:rStyle w:val="CommentReference"/>
        </w:rPr>
        <w:commentReference w:id="1030"/>
      </w:r>
      <w:ins w:id="1034" w:author="dugalh" w:date="2017-04-25T18:41:00Z">
        <w:r w:rsidR="004B4354" w:rsidDel="004B4354">
          <w:t xml:space="preserve"> </w:t>
        </w:r>
      </w:ins>
      <w:commentRangeStart w:id="1035"/>
      <w:moveTo w:id="1036" w:author="dugalh" w:date="2017-04-16T15:31:00Z">
        <w:del w:id="1037" w:author="dugalh" w:date="2017-04-25T18:41:00Z">
          <w:r w:rsidDel="004B4354">
            <w:delText xml:space="preserve">The image ground truth </w:delText>
          </w:r>
          <w:r w:rsidDel="004B4354">
            <w:lastRenderedPageBreak/>
            <w:delText xml:space="preserve">performance is not considered especially significant due to the probable representivity issues discussed above.  </w:delText>
          </w:r>
          <w:commentRangeEnd w:id="1035"/>
          <w:r w:rsidDel="004B4354">
            <w:rPr>
              <w:rStyle w:val="CommentReference"/>
            </w:rPr>
            <w:commentReference w:id="1035"/>
          </w:r>
        </w:del>
      </w:moveTo>
      <w:ins w:id="1038" w:author="dugalh" w:date="2017-04-25T18:42:00Z">
        <w:r w:rsidR="000D48A5" w:rsidDel="000D48A5">
          <w:t xml:space="preserve"> </w:t>
        </w:r>
      </w:ins>
      <w:commentRangeStart w:id="1039"/>
      <w:moveTo w:id="1040" w:author="dugalh" w:date="2017-04-16T15:31:00Z">
        <w:del w:id="1041"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039"/>
          <w:r w:rsidDel="000D48A5">
            <w:rPr>
              <w:rStyle w:val="CommentReference"/>
            </w:rPr>
            <w:commentReference w:id="1039"/>
          </w:r>
        </w:del>
      </w:moveTo>
    </w:p>
    <w:moveToRangeEnd w:id="1027"/>
    <w:p w14:paraId="5A567B42" w14:textId="77777777" w:rsidR="007022E8" w:rsidRDefault="007022E8">
      <w:pPr>
        <w:spacing w:line="360" w:lineRule="auto"/>
        <w:jc w:val="both"/>
        <w:rPr>
          <w:ins w:id="1042" w:author="dugalh" w:date="2017-04-16T15:42:00Z"/>
        </w:rPr>
        <w:pPrChange w:id="1043" w:author="dugalh" w:date="2017-04-25T18:42:00Z">
          <w:pPr/>
        </w:pPrChange>
      </w:pPr>
    </w:p>
    <w:p w14:paraId="5BCB3149" w14:textId="5E25891A" w:rsidR="007C1081" w:rsidRDefault="000D48A5" w:rsidP="007C1081">
      <w:pPr>
        <w:spacing w:line="360" w:lineRule="auto"/>
        <w:jc w:val="both"/>
        <w:rPr>
          <w:ins w:id="1044" w:author="dugalh" w:date="2017-04-25T20:40:00Z"/>
        </w:rPr>
      </w:pPr>
      <w:moveToRangeStart w:id="1045" w:author="dugalh" w:date="2017-04-25T18:46:00Z" w:name="move480909323"/>
      <w:commentRangeStart w:id="1046"/>
      <w:moveTo w:id="1047" w:author="dugalh" w:date="2017-04-25T18:46:00Z">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moveTo>
      <w:moveToRangeEnd w:id="1045"/>
      <w:commentRangeEnd w:id="1046"/>
      <w:r>
        <w:rPr>
          <w:rStyle w:val="CommentReference"/>
        </w:rPr>
        <w:commentReference w:id="1046"/>
      </w:r>
      <w:commentRangeStart w:id="1048"/>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ins w:id="1049" w:author="dugalh" w:date="2017-04-25T18:55:00Z">
        <w:r w:rsidR="00624483">
          <w:t>, likely due to human error</w:t>
        </w:r>
      </w:ins>
      <w:ins w:id="1050" w:author="dugalh" w:date="2017-04-16T15:42:00Z">
        <w:r w:rsidR="007C1081">
          <w:t xml:space="preserve">.  </w:t>
        </w:r>
      </w:ins>
      <w:del w:id="1051"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052"/>
        <w:commentRangeStart w:id="1053"/>
        <w:r w:rsidR="007C1081" w:rsidDel="000D48A5">
          <w:delText>significantly in the three years between image capture and ground truthing</w:delText>
        </w:r>
        <w:commentRangeEnd w:id="1052"/>
        <w:r w:rsidR="007C1081" w:rsidDel="000D48A5">
          <w:rPr>
            <w:rStyle w:val="CommentReference"/>
          </w:rPr>
          <w:commentReference w:id="1052"/>
        </w:r>
        <w:commentRangeEnd w:id="1053"/>
        <w:r w:rsidDel="000D48A5">
          <w:rPr>
            <w:rStyle w:val="CommentReference"/>
          </w:rPr>
          <w:commentReference w:id="1053"/>
        </w:r>
        <w:r w:rsidR="007C1081" w:rsidDel="000D48A5">
          <w:delText xml:space="preserve">, or it could simply be due to human error.  </w:delText>
        </w:r>
      </w:del>
      <w:r w:rsidR="007C1081">
        <w:t xml:space="preserve">Overlaying the classifier output maps on the imagery </w:t>
      </w:r>
      <w:del w:id="1054" w:author="dugalh" w:date="2017-04-25T18:54:00Z">
        <w:r w:rsidR="007C1081" w:rsidDel="00624483">
          <w:delText xml:space="preserve">did however </w:delText>
        </w:r>
      </w:del>
      <w:r w:rsidR="007C1081">
        <w:t>indicate</w:t>
      </w:r>
      <w:ins w:id="1055" w:author="dugalh" w:date="2017-04-25T18:54:00Z">
        <w:r w:rsidR="00624483">
          <w:t>d</w:t>
        </w:r>
      </w:ins>
      <w:r w:rsidR="007C1081">
        <w:t xml:space="preserve"> that the classifier was also underestimating the actual canopy extent.  </w:t>
      </w:r>
      <w:del w:id="1056"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proofErr w:type="gramStart"/>
      <w:r w:rsidR="007C1081">
        <w:t>As a result</w:t>
      </w:r>
      <w:proofErr w:type="gramEnd"/>
      <w:r w:rsidR="007C1081">
        <w:t xml:space="preserve"> of </w:t>
      </w:r>
      <w:del w:id="1057" w:author="dugalh" w:date="2017-04-25T18:58:00Z">
        <w:r w:rsidR="007C1081" w:rsidDel="00624483">
          <w:delText xml:space="preserve">this, and </w:delText>
        </w:r>
      </w:del>
      <w:r w:rsidR="007C1081">
        <w:t xml:space="preserve">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commentRangeStart w:id="1058"/>
      <w:commentRangeStart w:id="1059"/>
      <w:ins w:id="1060" w:author="dugalh" w:date="2017-04-25T18:49:00Z">
        <w:r>
          <w:t xml:space="preserve">We believe </w:t>
        </w:r>
      </w:ins>
      <w:ins w:id="1061" w:author="dugalh" w:date="2017-04-16T15:42:00Z">
        <w:r>
          <w:t>t</w:t>
        </w:r>
        <w:r w:rsidR="007C1081">
          <w:t>his helps explain the canopy cover underestimation in this area.</w:t>
        </w:r>
      </w:ins>
      <w:commentRangeEnd w:id="1058"/>
      <w:ins w:id="1062" w:author="dugalh" w:date="2017-04-25T18:49:00Z">
        <w:r>
          <w:rPr>
            <w:rStyle w:val="CommentReference"/>
          </w:rPr>
          <w:commentReference w:id="1058"/>
        </w:r>
      </w:ins>
      <w:commentRangeEnd w:id="1059"/>
      <w:ins w:id="1063" w:author="dugalh" w:date="2017-04-25T18:59:00Z">
        <w:r w:rsidR="00564182">
          <w:rPr>
            <w:rStyle w:val="CommentReference"/>
          </w:rPr>
          <w:commentReference w:id="1059"/>
        </w:r>
      </w:ins>
      <w:ins w:id="1064" w:author="dugalh" w:date="2017-04-16T15:42:00Z">
        <w:r w:rsidR="007C1081">
          <w:t xml:space="preserve">  </w:t>
        </w:r>
        <w:commentRangeEnd w:id="1048"/>
        <w:r w:rsidR="007C1081">
          <w:rPr>
            <w:rStyle w:val="CommentReference"/>
          </w:rPr>
          <w:commentReference w:id="1048"/>
        </w:r>
      </w:ins>
    </w:p>
    <w:p w14:paraId="12C38134" w14:textId="77777777" w:rsidR="002C7CA1" w:rsidRDefault="002C7CA1" w:rsidP="007C1081">
      <w:pPr>
        <w:spacing w:line="360" w:lineRule="auto"/>
        <w:jc w:val="both"/>
        <w:rPr>
          <w:ins w:id="1065" w:author="dugalh" w:date="2017-04-25T20:40:00Z"/>
        </w:rPr>
      </w:pPr>
    </w:p>
    <w:p w14:paraId="4AFB633D" w14:textId="271E6046" w:rsidR="002C7CA1" w:rsidRDefault="002C7CA1" w:rsidP="002C7CA1">
      <w:pPr>
        <w:spacing w:line="360" w:lineRule="auto"/>
        <w:jc w:val="both"/>
      </w:pPr>
      <w:moveToRangeStart w:id="1066" w:author="dugalh" w:date="2017-04-25T20:40:00Z" w:name="move480916147"/>
      <w:commentRangeStart w:id="1067"/>
      <w:commentRangeStart w:id="1068"/>
      <w:moveTo w:id="1069" w:author="dugalh" w:date="2017-04-25T20:40:00Z">
        <w:r>
          <w:t xml:space="preserve">While the mapping accuracies achieved compare well with related studi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fldChar w:fldCharType="separate"/>
        </w:r>
        <w:r w:rsidRPr="00D5559C">
          <w:rPr>
            <w:noProof/>
          </w:rPr>
          <w:t>(Baraldi et al., 2010; Ghosh and Joshi, 2014; Heumann, 2011; Johansen et al., 2007; Mehner et al., 2004)</w:t>
        </w:r>
        <w:r>
          <w:fldChar w:fldCharType="end"/>
        </w:r>
        <w:r>
          <w:t xml:space="preserve">, there are possible avenues for improvement.  </w:t>
        </w:r>
        <w:commentRangeStart w:id="1070"/>
        <w:del w:id="1071" w:author="dugalh" w:date="2017-04-25T20:41:00Z">
          <w:r w:rsidDel="002C7CA1">
            <w:delText xml:space="preserve">Acquisition of further field ground truth would allow for a more comprehensive validation of the technique.  </w:delText>
          </w:r>
        </w:del>
      </w:moveTo>
      <w:commentRangeEnd w:id="1070"/>
      <w:r>
        <w:rPr>
          <w:rStyle w:val="CommentReference"/>
        </w:rPr>
        <w:commentReference w:id="1070"/>
      </w:r>
      <w:moveTo w:id="1072" w:author="dugalh" w:date="2017-04-25T20:40:00Z">
        <w:r>
          <w:t xml:space="preserve">Ancillary information such as slope aspect or habitat could be incorporated into the classifier, similarly to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771DEC">
          <w:rPr>
            <w:noProof/>
          </w:rPr>
          <w:t xml:space="preserve">Thompson et al. </w:t>
        </w:r>
        <w:r>
          <w:rPr>
            <w:noProof/>
          </w:rPr>
          <w:t>(</w:t>
        </w:r>
        <w:r w:rsidRPr="00771DEC">
          <w:rPr>
            <w:noProof/>
          </w:rPr>
          <w:t>2009)</w:t>
        </w:r>
        <w:r>
          <w:fldChar w:fldCharType="end"/>
        </w:r>
        <w:r>
          <w:t xml:space="preserve">.  This </w:t>
        </w:r>
        <w:proofErr w:type="gramStart"/>
        <w:r>
          <w:t>could be done</w:t>
        </w:r>
        <w:proofErr w:type="gramEnd"/>
        <w:r>
          <w:t xml:space="preserve"> by including it either as a feature or by designing separate classifiers for different ranges or categories of the ancillary variable.  </w:t>
        </w:r>
        <w:commentRangeStart w:id="1073"/>
        <w:del w:id="1074" w:author="dugalh" w:date="2017-04-25T20:43:00Z">
          <w:r w:rsidDel="002C7CA1">
            <w:delText xml:space="preserve">While spatial context was included in our classifier through the sliding window features and morphological post processing, texture information could be better exploited by following an object based approach </w:delText>
          </w:r>
          <w:r w:rsidDel="002C7CA1">
            <w:fldChar w:fldCharType="begin" w:fldLock="1"/>
          </w:r>
          <w:r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Del="002C7CA1">
            <w:fldChar w:fldCharType="separate"/>
          </w:r>
          <w:r w:rsidRPr="00925D5C" w:rsidDel="002C7CA1">
            <w:rPr>
              <w:noProof/>
            </w:rPr>
            <w:delText>(Blaschke, 2010)</w:delText>
          </w:r>
          <w:r w:rsidDel="002C7CA1">
            <w:fldChar w:fldCharType="end"/>
          </w:r>
          <w:r w:rsidDel="002C7CA1">
            <w:delText xml:space="preserve">.  Homogenous objects would allow the use of more descriptive texture features such as LBP’s and statistics of the GLCM.   </w:delText>
          </w:r>
          <w:commentRangeEnd w:id="1067"/>
          <w:r w:rsidDel="002C7CA1">
            <w:rPr>
              <w:rStyle w:val="CommentReference"/>
            </w:rPr>
            <w:commentReference w:id="1067"/>
          </w:r>
        </w:del>
      </w:moveTo>
      <w:commentRangeEnd w:id="1068"/>
      <w:del w:id="1075" w:author="dugalh" w:date="2017-04-25T20:43:00Z">
        <w:r w:rsidDel="002C7CA1">
          <w:rPr>
            <w:rStyle w:val="CommentReference"/>
          </w:rPr>
          <w:commentReference w:id="1068"/>
        </w:r>
      </w:del>
      <w:commentRangeEnd w:id="1073"/>
      <w:r>
        <w:rPr>
          <w:rStyle w:val="CommentReference"/>
        </w:rPr>
        <w:commentReference w:id="1073"/>
      </w:r>
    </w:p>
    <w:moveToRangeEnd w:id="1066"/>
    <w:p w14:paraId="53144080" w14:textId="77777777" w:rsidR="002C7CA1" w:rsidRDefault="002C7CA1" w:rsidP="007C1081">
      <w:pPr>
        <w:spacing w:line="360" w:lineRule="auto"/>
        <w:jc w:val="both"/>
        <w:rPr>
          <w:ins w:id="1076" w:author="dugalh" w:date="2017-04-16T15:42:00Z"/>
        </w:rPr>
      </w:pPr>
    </w:p>
    <w:p w14:paraId="1D2E9FFA" w14:textId="77777777" w:rsidR="007C1081" w:rsidRDefault="007C1081" w:rsidP="007C1081">
      <w:pPr>
        <w:spacing w:line="360" w:lineRule="auto"/>
        <w:jc w:val="both"/>
        <w:rPr>
          <w:ins w:id="1077"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078" w:author="dugalh" w:date="2017-04-25T20:01:00Z">
        <w:r>
          <w:t xml:space="preserve">Accurate </w:t>
        </w:r>
      </w:ins>
      <w:proofErr w:type="spellStart"/>
      <w:ins w:id="1079" w:author="dugalh" w:date="2017-04-25T20:02:00Z">
        <w:r>
          <w:t>Spekboom</w:t>
        </w:r>
        <w:proofErr w:type="spellEnd"/>
        <w:r>
          <w:t xml:space="preserve"> </w:t>
        </w:r>
      </w:ins>
      <w:ins w:id="1080" w:author="dugalh" w:date="2017-04-25T20:01:00Z">
        <w:r>
          <w:t xml:space="preserve">canopy cover estimates </w:t>
        </w:r>
      </w:ins>
      <w:proofErr w:type="gramStart"/>
      <w:ins w:id="1081" w:author="dugalh" w:date="2017-04-25T20:02:00Z">
        <w:r>
          <w:t>were obtained</w:t>
        </w:r>
        <w:proofErr w:type="gramEnd"/>
        <w:r>
          <w:t xml:space="preserve"> </w:t>
        </w:r>
      </w:ins>
      <w:ins w:id="1082" w:author="dugalh" w:date="2017-04-25T20:03:00Z">
        <w:r>
          <w:t xml:space="preserve">across the study area </w:t>
        </w:r>
      </w:ins>
      <w:ins w:id="1083" w:author="dugalh" w:date="2017-04-25T20:02:00Z">
        <w:r>
          <w:t>using a per-pixel classification approach.</w:t>
        </w:r>
      </w:ins>
      <w:ins w:id="1084" w:author="dugalh" w:date="2017-04-25T20:01:00Z">
        <w:r>
          <w:t xml:space="preserve"> </w:t>
        </w:r>
      </w:ins>
      <w:ins w:id="1085" w:author="dugalh" w:date="2017-04-25T20:03:00Z">
        <w:r>
          <w:t xml:space="preserve"> </w:t>
        </w:r>
      </w:ins>
      <w:del w:id="1086"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087" w:author="Adriaan Van Niekerk" w:date="2017-03-05T13:53:00Z">
        <w:r w:rsidR="00D61588" w:rsidDel="001C6C2F">
          <w:delText xml:space="preserve">Use of the </w:delText>
        </w:r>
        <w:r w:rsidR="004F3147" w:rsidDel="001C6C2F">
          <w:delText>technique for extraction of</w:delText>
        </w:r>
      </w:del>
      <w:ins w:id="1088" w:author="Adriaan Van Niekerk" w:date="2017-03-05T13:54:00Z">
        <w:del w:id="1089" w:author="dugalh" w:date="2017-04-25T20:03:00Z">
          <w:r w:rsidR="001C6C2F" w:rsidDel="00436BA0">
            <w:delText>Estimating</w:delText>
          </w:r>
        </w:del>
      </w:ins>
      <w:ins w:id="1090" w:author="dugalh" w:date="2017-04-25T20:03:00Z">
        <w:r>
          <w:t>Homogenisation to</w:t>
        </w:r>
      </w:ins>
      <w:ins w:id="1091" w:author="Adriaan Van Niekerk" w:date="2017-03-05T13:54:00Z">
        <w:r w:rsidR="001C6C2F">
          <w:t xml:space="preserve"> </w:t>
        </w:r>
      </w:ins>
      <w:del w:id="1092" w:author="Adriaan Van Niekerk" w:date="2017-03-05T13:54:00Z">
        <w:r w:rsidR="004F3147" w:rsidDel="001C6C2F">
          <w:delText xml:space="preserve"> </w:delText>
        </w:r>
      </w:del>
      <w:r w:rsidR="004F3147">
        <w:t xml:space="preserve">surface reflectance by calibration with satellite data </w:t>
      </w:r>
      <w:del w:id="1093" w:author="Adriaan Van Niekerk" w:date="2017-03-05T13:56:00Z">
        <w:r w:rsidR="00D61588" w:rsidDel="00F7435E">
          <w:delText xml:space="preserve">was </w:delText>
        </w:r>
      </w:del>
      <w:ins w:id="1094" w:author="Adriaan Van Niekerk" w:date="2017-03-05T13:57:00Z">
        <w:r w:rsidR="00F7435E">
          <w:t xml:space="preserve">provided </w:t>
        </w:r>
      </w:ins>
      <w:del w:id="1095" w:author="Adriaan Van Niekerk" w:date="2017-03-05T13:56:00Z">
        <w:r w:rsidR="00D61588" w:rsidDel="00F7435E">
          <w:delText xml:space="preserve">key in obtaining </w:delText>
        </w:r>
      </w:del>
      <w:del w:id="1096" w:author="Adriaan Van Niekerk" w:date="2017-03-05T13:57:00Z">
        <w:r w:rsidR="00D61588" w:rsidDel="00F7435E">
          <w:delText xml:space="preserve">the </w:delText>
        </w:r>
      </w:del>
      <w:r w:rsidR="00D61588">
        <w:t xml:space="preserve">radiometric consistency </w:t>
      </w:r>
      <w:del w:id="1097" w:author="Adriaan Van Niekerk" w:date="2017-03-05T13:57:00Z">
        <w:r w:rsidR="00D61588" w:rsidDel="00F7435E">
          <w:delText xml:space="preserve">required to </w:delText>
        </w:r>
      </w:del>
      <w:ins w:id="1098" w:author="Adriaan Van Niekerk" w:date="2017-03-05T13:57:00Z">
        <w:r w:rsidR="00F7435E">
          <w:t xml:space="preserve">and </w:t>
        </w:r>
      </w:ins>
      <w:r w:rsidR="00D61588">
        <w:t>allow</w:t>
      </w:r>
      <w:ins w:id="1099" w:author="Adriaan Van Niekerk" w:date="2017-03-05T13:57:00Z">
        <w:r w:rsidR="00F7435E">
          <w:t>ed</w:t>
        </w:r>
      </w:ins>
      <w:r w:rsidR="00D61588">
        <w:t xml:space="preserve"> application of a single classification algorithm over an extended area.  Six features, consisting of a combination of spectral, textural and </w:t>
      </w:r>
      <w:proofErr w:type="gramStart"/>
      <w:r w:rsidR="00D61588">
        <w:t>vegetation index type measures</w:t>
      </w:r>
      <w:proofErr w:type="gramEnd"/>
      <w:r w:rsidR="00D61588">
        <w:t xml:space="preserve">, were selected </w:t>
      </w:r>
      <w:del w:id="1100" w:author="Adriaan Van Niekerk" w:date="2017-03-05T13:58:00Z">
        <w:r w:rsidR="00D61588" w:rsidDel="00F7435E">
          <w:delText xml:space="preserve">with the </w:delText>
        </w:r>
      </w:del>
      <w:ins w:id="1101" w:author="Adriaan Van Niekerk" w:date="2017-03-05T13:58:00Z">
        <w:r w:rsidR="00F7435E">
          <w:t xml:space="preserve">using a </w:t>
        </w:r>
      </w:ins>
      <w:r w:rsidR="00D61588">
        <w:t>feature clustering and ranking method</w:t>
      </w:r>
      <w:del w:id="1102" w:author="Adriaan Van Niekerk" w:date="2017-03-05T13:57:00Z">
        <w:r w:rsidR="00D61588" w:rsidDel="00F7435E">
          <w:delText xml:space="preserve"> described in </w:delText>
        </w:r>
        <w:r w:rsidR="00B9460B" w:rsidDel="00F7435E">
          <w:delText>Chapter 3</w:delText>
        </w:r>
      </w:del>
      <w:r w:rsidR="00D61588">
        <w:t xml:space="preserve">.   </w:t>
      </w:r>
      <w:del w:id="1103" w:author="dugalh" w:date="2017-04-25T20:19:00Z">
        <w:r w:rsidR="00D61588" w:rsidDel="0016373F">
          <w:delText xml:space="preserve">The feature set produced similarly good accuracies amongst a diverse set of candidate classifiers, </w:delText>
        </w:r>
        <w:commentRangeStart w:id="1104"/>
        <w:commentRangeStart w:id="1105"/>
        <w:commentRangeStart w:id="1106"/>
        <w:r w:rsidR="00D61588" w:rsidDel="0016373F">
          <w:delText xml:space="preserve">confirming the feature selection method’s utility for finding informative features in the presence of </w:delText>
        </w:r>
        <w:r w:rsidR="009F29BD" w:rsidDel="0016373F">
          <w:delText>redundancy</w:delText>
        </w:r>
        <w:commentRangeEnd w:id="1104"/>
        <w:r w:rsidR="00F7435E" w:rsidDel="0016373F">
          <w:rPr>
            <w:rStyle w:val="CommentReference"/>
          </w:rPr>
          <w:commentReference w:id="1104"/>
        </w:r>
        <w:commentRangeEnd w:id="1105"/>
        <w:r w:rsidDel="0016373F">
          <w:rPr>
            <w:rStyle w:val="CommentReference"/>
          </w:rPr>
          <w:commentReference w:id="1105"/>
        </w:r>
      </w:del>
      <w:commentRangeEnd w:id="1106"/>
      <w:r w:rsidR="0016373F">
        <w:rPr>
          <w:rStyle w:val="CommentReference"/>
        </w:rPr>
        <w:commentReference w:id="1106"/>
      </w:r>
      <w:del w:id="1107" w:author="dugalh" w:date="2017-04-25T20:19:00Z">
        <w:r w:rsidR="00D61588" w:rsidDel="0016373F">
          <w:delText xml:space="preserve">.  </w:delText>
        </w:r>
      </w:del>
      <w:ins w:id="1108" w:author="dugalh" w:date="2017-04-28T11:36:00Z">
        <w:r w:rsidR="00B844BE">
          <w:t>Out of a set of candidate classifiers, a</w:t>
        </w:r>
      </w:ins>
      <w:commentRangeStart w:id="1109"/>
      <w:commentRangeStart w:id="1110"/>
      <w:del w:id="1111" w:author="dugalh" w:date="2017-04-28T11:36:00Z">
        <w:r w:rsidR="00D61588" w:rsidDel="00B844BE">
          <w:delText>A</w:delText>
        </w:r>
      </w:del>
      <w:r w:rsidR="00D61588">
        <w:t xml:space="preserve"> decision tree </w:t>
      </w:r>
      <w:ins w:id="1112" w:author="dugalh" w:date="2017-04-25T20:09:00Z">
        <w:r w:rsidR="00272CF7">
          <w:t>produced the best canopy cover accuracy</w:t>
        </w:r>
      </w:ins>
      <w:ins w:id="1113" w:author="dugalh" w:date="2017-04-25T20:12:00Z">
        <w:r w:rsidR="00272CF7">
          <w:t xml:space="preserve">, </w:t>
        </w:r>
      </w:ins>
      <w:ins w:id="1114" w:author="dugalh" w:date="2017-04-25T20:09:00Z">
        <w:r w:rsidR="00272CF7">
          <w:t xml:space="preserve">and </w:t>
        </w:r>
        <w:proofErr w:type="gramStart"/>
        <w:r w:rsidR="00272CF7">
          <w:t xml:space="preserve">was </w:t>
        </w:r>
      </w:ins>
      <w:ins w:id="1115" w:author="dugalh" w:date="2017-04-28T11:36:00Z">
        <w:r w:rsidR="00B844BE">
          <w:t xml:space="preserve">subsequently </w:t>
        </w:r>
      </w:ins>
      <w:ins w:id="1116" w:author="dugalh" w:date="2017-04-25T20:32:00Z">
        <w:r w:rsidR="005D4458">
          <w:t>used</w:t>
        </w:r>
      </w:ins>
      <w:proofErr w:type="gramEnd"/>
      <w:ins w:id="1117" w:author="dugalh" w:date="2017-04-25T20:09:00Z">
        <w:r w:rsidR="00272CF7">
          <w:t xml:space="preserve"> to produce a map of the study area</w:t>
        </w:r>
      </w:ins>
      <w:del w:id="1118" w:author="dugalh" w:date="2017-04-25T20:10:00Z">
        <w:r w:rsidR="00D61588" w:rsidDel="00272CF7">
          <w:delText>classifier was selected from the candidate classifiers due to its speed and accuracy on the field ground truth</w:delText>
        </w:r>
      </w:del>
      <w:r w:rsidR="00D61588">
        <w:t xml:space="preserve">.  </w:t>
      </w:r>
      <w:commentRangeEnd w:id="1109"/>
      <w:r w:rsidR="00F7435E">
        <w:rPr>
          <w:rStyle w:val="CommentReference"/>
        </w:rPr>
        <w:commentReference w:id="1109"/>
      </w:r>
      <w:commentRangeEnd w:id="1110"/>
      <w:r w:rsidR="0016373F">
        <w:rPr>
          <w:rStyle w:val="CommentReference"/>
        </w:rPr>
        <w:commentReference w:id="1110"/>
      </w:r>
      <w:del w:id="1119"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120" w:author="dugalh" w:date="2017-04-25T20:07:00Z">
        <w:r w:rsidR="00D61588" w:rsidDel="00436BA0">
          <w:delText xml:space="preserve">The classifier </w:delText>
        </w:r>
      </w:del>
      <w:del w:id="1121" w:author="dugalh" w:date="2017-04-25T20:21:00Z">
        <w:r w:rsidR="00D61588" w:rsidDel="0016373F">
          <w:delText>produced a</w:delText>
        </w:r>
      </w:del>
      <w:ins w:id="1122" w:author="dugalh" w:date="2017-04-25T20:21:00Z">
        <w:r w:rsidR="0016373F">
          <w:t>A</w:t>
        </w:r>
      </w:ins>
      <w:r w:rsidR="00D61588">
        <w:t xml:space="preserve"> mean absolute canopy cover error of 5.86% </w:t>
      </w:r>
      <w:del w:id="1123" w:author="dugalh" w:date="2017-04-25T20:25:00Z">
        <w:r w:rsidR="00D61588" w:rsidDel="0016373F">
          <w:delText xml:space="preserve">and standard deviation of 4.85% </w:delText>
        </w:r>
      </w:del>
      <w:r w:rsidR="00D61588">
        <w:t xml:space="preserve">over </w:t>
      </w:r>
      <w:del w:id="1124" w:author="dugalh" w:date="2017-04-25T20:21:00Z">
        <w:r w:rsidR="00D61588" w:rsidDel="0016373F">
          <w:delText xml:space="preserve">the </w:delText>
        </w:r>
      </w:del>
      <w:r w:rsidR="00D61588">
        <w:t xml:space="preserve">20 </w:t>
      </w:r>
      <w:del w:id="1125" w:author="dugalh" w:date="2017-04-25T20:07:00Z">
        <w:r w:rsidR="00D61588" w:rsidDel="00436BA0">
          <w:delText xml:space="preserve">field </w:delText>
        </w:r>
      </w:del>
      <w:r w:rsidR="00D61588">
        <w:t>ground truth sites</w:t>
      </w:r>
      <w:ins w:id="1126" w:author="dugalh" w:date="2017-04-25T20:21:00Z">
        <w:r w:rsidR="0016373F">
          <w:t xml:space="preserve"> </w:t>
        </w:r>
        <w:proofErr w:type="gramStart"/>
        <w:r w:rsidR="0016373F">
          <w:t xml:space="preserve">was </w:t>
        </w:r>
      </w:ins>
      <w:ins w:id="1127" w:author="dugalh" w:date="2017-04-25T20:22:00Z">
        <w:r w:rsidR="0016373F">
          <w:t>achieved</w:t>
        </w:r>
      </w:ins>
      <w:proofErr w:type="gramEnd"/>
      <w:r w:rsidR="00D61588">
        <w:t xml:space="preserve">.  </w:t>
      </w:r>
    </w:p>
    <w:p w14:paraId="2B92BD95" w14:textId="77777777" w:rsidR="00D61588" w:rsidRDefault="00D61588" w:rsidP="00D61588">
      <w:pPr>
        <w:spacing w:line="360" w:lineRule="auto"/>
        <w:jc w:val="both"/>
      </w:pPr>
    </w:p>
    <w:p w14:paraId="377FD432" w14:textId="6B8C9E82" w:rsidR="00D61588" w:rsidDel="005D4458" w:rsidRDefault="00D61588" w:rsidP="005D4458">
      <w:pPr>
        <w:spacing w:line="360" w:lineRule="auto"/>
        <w:jc w:val="both"/>
        <w:rPr>
          <w:del w:id="1128" w:author="dugalh" w:date="2017-04-25T20:29:00Z"/>
        </w:rPr>
      </w:pPr>
      <w:r>
        <w:t xml:space="preserve">While some variation in the </w:t>
      </w:r>
      <w:del w:id="1129" w:author="dugalh" w:date="2017-04-25T20:27:00Z">
        <w:r w:rsidDel="0016373F">
          <w:delText xml:space="preserve">classification </w:delText>
        </w:r>
      </w:del>
      <w:ins w:id="1130" w:author="dugalh" w:date="2017-04-25T20:27:00Z">
        <w:r w:rsidR="0016373F">
          <w:t xml:space="preserve">canopy cover </w:t>
        </w:r>
      </w:ins>
      <w:r>
        <w:t xml:space="preserve">accuracy </w:t>
      </w:r>
      <w:proofErr w:type="gramStart"/>
      <w:r>
        <w:t>was observed</w:t>
      </w:r>
      <w:proofErr w:type="gramEnd"/>
      <w:r>
        <w:t xml:space="preserve"> </w:t>
      </w:r>
      <w:del w:id="1131" w:author="Adriaan Van Niekerk" w:date="2017-03-05T14:01:00Z">
        <w:r w:rsidDel="00F7435E">
          <w:delText>with habitat</w:delText>
        </w:r>
      </w:del>
      <w:ins w:id="1132" w:author="Adriaan Van Niekerk" w:date="2017-03-05T14:01:00Z">
        <w:r w:rsidR="00F7435E">
          <w:t>over different habitats</w:t>
        </w:r>
      </w:ins>
      <w:r>
        <w:t xml:space="preserve">, the classifier </w:t>
      </w:r>
      <w:ins w:id="1133" w:author="dugalh" w:date="2017-04-28T11:39:00Z">
        <w:r w:rsidR="00B844BE">
          <w:t xml:space="preserve">performance </w:t>
        </w:r>
      </w:ins>
      <w:r>
        <w:t xml:space="preserve">was </w:t>
      </w:r>
      <w:ins w:id="1134" w:author="dugalh" w:date="2017-04-28T11:39:00Z">
        <w:r w:rsidR="00B844BE">
          <w:t>consistent over the study area in general</w:t>
        </w:r>
      </w:ins>
      <w:del w:id="1135" w:author="dugalh" w:date="2017-04-28T11:40:00Z">
        <w:r w:rsidDel="00B844BE">
          <w:delText>remarkably robust to the many sources of variation</w:delText>
        </w:r>
      </w:del>
      <w:ins w:id="1136" w:author="dugalh" w:date="2017-04-25T20:33:00Z">
        <w:r w:rsidR="005D4458">
          <w:rPr>
            <w:rStyle w:val="CommentReference"/>
          </w:rPr>
          <w:commentReference w:id="1137"/>
        </w:r>
      </w:ins>
      <w:ins w:id="1138" w:author="dugalh" w:date="2017-04-25T20:25:00Z">
        <w:r w:rsidR="0016373F">
          <w:t xml:space="preserve">.  </w:t>
        </w:r>
      </w:ins>
      <w:del w:id="1139" w:author="dugalh" w:date="2017-04-25T20:32:00Z">
        <w:r w:rsidDel="005D4458">
          <w:delText xml:space="preserve"> </w:delText>
        </w:r>
      </w:del>
      <w:del w:id="1140" w:author="Adriaan Van Niekerk" w:date="2017-03-05T14:01:00Z">
        <w:r w:rsidDel="00F7435E">
          <w:delText>that make this a challenging problem</w:delText>
        </w:r>
      </w:del>
      <w:r>
        <w:t xml:space="preserve">.  </w:t>
      </w:r>
      <w:commentRangeStart w:id="1141"/>
      <w:del w:id="1142" w:author="dugalh" w:date="2017-04-25T20:28:00Z">
        <w:r w:rsidDel="005D4458">
          <w:delText xml:space="preserve">To the best of our knowledge, this is the first use of a mosaic of NGI aerial imagery in a quantitative remote sensing study.  </w:delText>
        </w:r>
      </w:del>
      <w:commentRangeEnd w:id="1141"/>
      <w:r w:rsidR="00F7435E">
        <w:rPr>
          <w:rStyle w:val="CommentReference"/>
        </w:rPr>
        <w:commentReference w:id="1141"/>
      </w:r>
      <w:commentRangeStart w:id="1143"/>
      <w:commentRangeStart w:id="1144"/>
      <w:del w:id="1145" w:author="dugalh" w:date="2017-04-25T20:34:00Z">
        <w:r w:rsidDel="005D4458">
          <w:delText xml:space="preserve">It </w:delText>
        </w:r>
      </w:del>
      <w:ins w:id="1146" w:author="dugalh" w:date="2017-04-25T20:34:00Z">
        <w:r w:rsidR="005D4458">
          <w:t xml:space="preserve">This study </w:t>
        </w:r>
      </w:ins>
      <w:r>
        <w:t xml:space="preserve">is </w:t>
      </w:r>
      <w:del w:id="1147" w:author="dugalh" w:date="2017-04-25T20:34:00Z">
        <w:r w:rsidDel="005D4458">
          <w:delText xml:space="preserve">also </w:delText>
        </w:r>
      </w:del>
      <w:r>
        <w:t xml:space="preserve">one of </w:t>
      </w:r>
      <w:del w:id="1148" w:author="dugalh" w:date="2017-04-25T20:36:00Z">
        <w:r w:rsidDel="00A97FDA">
          <w:delText xml:space="preserve">very </w:delText>
        </w:r>
      </w:del>
      <w:r>
        <w:t xml:space="preserve">few examples of vegetation mapping using VHR imagery over a large area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fldChar w:fldCharType="separate"/>
      </w:r>
      <w:r w:rsidR="00925D5C" w:rsidRPr="00925D5C">
        <w:rPr>
          <w:noProof/>
        </w:rPr>
        <w:t>(Eisfelder et al., 2012; Lu, 2006)</w:t>
      </w:r>
      <w:r>
        <w:fldChar w:fldCharType="end"/>
      </w:r>
      <w:r>
        <w:t xml:space="preserve">.   </w:t>
      </w:r>
      <w:commentRangeEnd w:id="1143"/>
      <w:r w:rsidR="00F7435E">
        <w:rPr>
          <w:rStyle w:val="CommentReference"/>
        </w:rPr>
        <w:commentReference w:id="1143"/>
      </w:r>
      <w:commentRangeEnd w:id="1144"/>
      <w:r w:rsidR="00A97FDA">
        <w:rPr>
          <w:rStyle w:val="CommentReference"/>
        </w:rPr>
        <w:commentReference w:id="1144"/>
      </w:r>
      <w:del w:id="1149"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150" w:author="dugalh" w:date="2017-04-25T20:29:00Z"/>
        </w:rPr>
      </w:pPr>
    </w:p>
    <w:p w14:paraId="15C41FA4" w14:textId="7BA46FC2" w:rsidR="00D61588" w:rsidRDefault="00D61588" w:rsidP="00A97FDA">
      <w:pPr>
        <w:spacing w:line="360" w:lineRule="auto"/>
        <w:jc w:val="both"/>
      </w:pPr>
      <w:del w:id="1151"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152" w:author="dugalh" w:date="2017-04-25T20:38:00Z">
        <w:r w:rsidDel="002C7CA1">
          <w:delText xml:space="preserve">extended </w:delText>
        </w:r>
      </w:del>
      <w:ins w:id="1153" w:author="dugalh" w:date="2017-04-25T20:38:00Z">
        <w:r w:rsidR="002C7CA1">
          <w:t xml:space="preserve">applied </w:t>
        </w:r>
      </w:ins>
      <w:r>
        <w:t xml:space="preserve">to the rest of the thicket </w:t>
      </w:r>
      <w:proofErr w:type="spellStart"/>
      <w:r>
        <w:lastRenderedPageBreak/>
        <w:t>biome</w:t>
      </w:r>
      <w:ins w:id="1154" w:author="dugalh" w:date="2017-04-25T20:38:00Z">
        <w:r w:rsidR="002C7CA1">
          <w:t>.</w:t>
        </w:r>
      </w:ins>
      <w:del w:id="1155"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The</w:t>
      </w:r>
      <w:proofErr w:type="spellEnd"/>
      <w:r>
        <w:t xml:space="preserve"> availability of a </w:t>
      </w:r>
      <w:proofErr w:type="spellStart"/>
      <w:r w:rsidR="0084644E" w:rsidRPr="0084644E">
        <w:t>Spekboom</w:t>
      </w:r>
      <w:proofErr w:type="spellEnd"/>
      <w:r>
        <w:t xml:space="preserve"> canopy cover map</w:t>
      </w:r>
      <w:ins w:id="1156" w:author="dugalh" w:date="2017-04-25T20:37:00Z">
        <w:r w:rsidR="00A97FDA">
          <w:t>ping technique</w:t>
        </w:r>
      </w:ins>
      <w:r>
        <w:t xml:space="preserve"> will</w:t>
      </w:r>
      <w:del w:id="1157"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fldChar w:fldCharType="separate"/>
      </w:r>
      <w:r w:rsidR="00925D5C" w:rsidRPr="00925D5C">
        <w:rPr>
          <w:noProof/>
        </w:rPr>
        <w:t>(Eisfelder et al., 2012; Ludwig et al., 1975; Suganuma et al., 2006)</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158" w:author="dugalh" w:date="2017-04-25T20:40:00Z" w:name="move480916147"/>
      <w:commentRangeStart w:id="1159"/>
      <w:moveFrom w:id="1160"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159"/>
        <w:r w:rsidR="00F7435E" w:rsidDel="002C7CA1">
          <w:rPr>
            <w:rStyle w:val="CommentReference"/>
          </w:rPr>
          <w:commentReference w:id="1159"/>
        </w:r>
      </w:moveFrom>
    </w:p>
    <w:bookmarkEnd w:id="702"/>
    <w:moveFromRangeEnd w:id="1158"/>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w:t>
      </w:r>
      <w:proofErr w:type="gramStart"/>
      <w:r w:rsidR="00A87ABF" w:rsidRPr="00A87ABF">
        <w:t>is hereby acknowledged</w:t>
      </w:r>
      <w:proofErr w:type="gramEnd"/>
      <w:r w:rsidR="00A87ABF" w:rsidRPr="00A87ABF">
        <w:t xml:space="preserve">.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A87ABF">
        <w:t xml:space="preserve">  </w:t>
      </w:r>
      <w:r>
        <w:t xml:space="preserve">Lastly, we are grateful for funding from the </w:t>
      </w:r>
      <w:proofErr w:type="spellStart"/>
      <w:r>
        <w:t>Gamtoos</w:t>
      </w:r>
      <w:proofErr w:type="spellEnd"/>
      <w:r>
        <w:t xml:space="preserve">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161" w:name="_Toc107741055"/>
      <w:r>
        <w:br w:type="page"/>
      </w:r>
      <w:bookmarkStart w:id="1162" w:name="_Toc394607669"/>
      <w:bookmarkStart w:id="1163"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642A5" w:rsidRDefault="00C642A5"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642A5" w:rsidRDefault="00C642A5" w:rsidP="00D61588"/>
                  </w:txbxContent>
                </v:textbox>
              </v:rect>
            </w:pict>
          </mc:Fallback>
        </mc:AlternateContent>
      </w:r>
      <w:bookmarkStart w:id="1164" w:name="_Toc347323090"/>
      <w:bookmarkEnd w:id="1161"/>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642A5" w:rsidRDefault="00C642A5"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642A5" w:rsidRDefault="00C642A5" w:rsidP="00D61588"/>
                  </w:txbxContent>
                </v:textbox>
              </v:rect>
            </w:pict>
          </mc:Fallback>
        </mc:AlternateContent>
      </w:r>
      <w:r w:rsidRPr="0002729A">
        <w:t>REFERENCES</w:t>
      </w:r>
      <w:bookmarkEnd w:id="1162"/>
      <w:bookmarkEnd w:id="1163"/>
      <w:bookmarkEnd w:id="1164"/>
    </w:p>
    <w:p w14:paraId="1C11C9FC" w14:textId="224A71B4" w:rsidR="00595A9E" w:rsidRPr="00595A9E" w:rsidRDefault="00D61588" w:rsidP="00595A9E">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595A9E" w:rsidRPr="00595A9E">
        <w:rPr>
          <w:noProof/>
        </w:rPr>
        <w:t>Adie, H., Yeaton, R.I., 2013. Regeneration dynamics in arid subtropical thicket, South Africa. South African J. Bot. 88, 80–85. doi:10.1016/j.sajb.2013.05.010</w:t>
      </w:r>
    </w:p>
    <w:p w14:paraId="717E904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Amorós López, J., Izquierdo Verdiguier, E., Gómez Chova, L., Muñoz Marí, J., Rodríguez Barreiro, J.Z., Camps Valls, G., Calpe Maravilla, J., 2011. Land cover classification of VHR airborne images for citrus grove identification. ISPRS J. Photogramm. Remote Sens. 66, 115–123. doi:10.1016/j.isprsjprs.2010.09.008</w:t>
      </w:r>
    </w:p>
    <w:p w14:paraId="1F70E0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raldi, A., Durieux, L., Simonetti, D., Conchedda, G., Holecz, F., Blonda, P., 2010. Automatic spectral-rule-based preliminary classification of radiometrically calibrated SPOT-4/-5/IRS, AVHRR/MSG, AATSR, IKONOS/QuickBird/OrbView/GeoEye, and DMC/SPOT-1/-2 imagery—Part I: System design and implementation. IEEE Trans. Geosci. Remote Sens. 48, 1299–1325.</w:t>
      </w:r>
    </w:p>
    <w:p w14:paraId="48720A1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 Geosci. Remote Sens. 53, 5690–5708. doi:10.1109/TGRS.2015.2428197</w:t>
      </w:r>
    </w:p>
    <w:p w14:paraId="59F8EE7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ishop, C.M., 2003. Neural networks for pattern recognition. Oxford University Press, New York. doi:10.1002/0470854774</w:t>
      </w:r>
    </w:p>
    <w:p w14:paraId="3DE11F3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lauensteiner, P., Wildenauer, H., Hanbury, A., Kampel, M., 2006. On colour spaces for change detection and shadow suppression, in: Chum, O., Franc, V. (Eds.), Computer Vision Winter Workshop 2006. Czech Pattern Recognition Society, Telc, Czech Republic, pp. 1–6.</w:t>
      </w:r>
    </w:p>
    <w:p w14:paraId="0077BF4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14:paraId="0CF2AE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adski, G., 2000. The OpenCV library. Dr. Dobb’s J. Softw. Tools 25, 122–125.</w:t>
      </w:r>
    </w:p>
    <w:p w14:paraId="551E952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2001. Random Forests. Mach. Learn. 45, 5–32. doi:10.1023/A:1010933404324</w:t>
      </w:r>
    </w:p>
    <w:p w14:paraId="114C3D1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1996. Bagging predictors. Mach. Learn. 24, 123–140.</w:t>
      </w:r>
    </w:p>
    <w:p w14:paraId="34D1582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Friedman, J., Olshen, R., Stone, C., 1984. Classification and regression trees. Wadsworth, Calif.</w:t>
      </w:r>
    </w:p>
    <w:p w14:paraId="5E2FA9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own, G., Pocock, A., Zhao, M.-J., Lujan, M., 2012. Conditional likelihood maximisation: A unifying framework for mutual information feature selection. J. Mach. Learn. Res. 13, 27–66. doi:10.1016/j.patcog.2015.11.007</w:t>
      </w:r>
    </w:p>
    <w:p w14:paraId="657761F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urges, C.J.C., 1998. A tutorial on support vector machines for pattern recognition. Data Min. Knowl. Discov. 2, 121–167. doi:10.1023/A:1009715923555</w:t>
      </w:r>
    </w:p>
    <w:p w14:paraId="2FF58B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Curran, P., Smedley, D., Thompson, P., Knight, A.T., 2012. Mapping restoration opportunity for collaborating with land managers in a carbon credit-funded restoration program in the Makana municipality, Eastern Cape, South Africa. Restor. Ecol. 20, 56–64. doi:10.1111/j.1526-100X.2010.007</w:t>
      </w:r>
      <w:bookmarkStart w:id="1165" w:name="_GoBack"/>
      <w:bookmarkEnd w:id="1165"/>
      <w:r w:rsidRPr="00595A9E">
        <w:rPr>
          <w:noProof/>
        </w:rPr>
        <w:t>46.x</w:t>
      </w:r>
    </w:p>
    <w:p w14:paraId="79FF5B3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de Castro, A.I., Jurado-Expósito, M., Peña-Barragán, J.M., López-Granados, F., 2012. Airborne multi-spectral imagery for mapping cruciferous weeds in cereal and legume </w:t>
      </w:r>
      <w:r w:rsidRPr="00595A9E">
        <w:rPr>
          <w:noProof/>
        </w:rPr>
        <w:lastRenderedPageBreak/>
        <w:t>crops. Precis. Agric. 13, 302–321. doi:10.1007/s11119-011-9247-0</w:t>
      </w:r>
    </w:p>
    <w:p w14:paraId="545ACFE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Duin, R.P.W., Tax, D.M.J., 2005. Statistical Pattern Recognition, in: Chen, C., Wang, P. (Eds.), Handbook of Pattern Recognition and Computer Vision, 3rd Ed. World Scientific, Singapore, pp. 1–21. doi:10.1142/9789812775320_0001</w:t>
      </w:r>
    </w:p>
    <w:p w14:paraId="3AE6AE0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Eisfelder, C., Kuenzer, C., Dech, S., 2012. Derivation of biomass information for semi-arid areas using remote-sensing data. Int. J. Remote Sens. 33, 2937–2984.</w:t>
      </w:r>
    </w:p>
    <w:p w14:paraId="3EB0207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ates, D.M., 1980. Biophysical Ecology, Springer Advanced Texts in Life Sciences. Springer, New York. doi:10.1007/978-1-4612-6024-0</w:t>
      </w:r>
    </w:p>
    <w:p w14:paraId="05DA0C6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hosh, A., Joshi, P.K., 2014. A comparison of selected classification algorithms for mapping bamboo patches in lower Gangetic plains using very high resolution WorldView 2 imagery. Int. J. Appl. Earth Obs. Geoinf. 26, 298–311. doi:10.1016/j.jag.2013.08.011</w:t>
      </w:r>
    </w:p>
    <w:p w14:paraId="1919EA5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and, D.J., Yu, K., 2001. Idiot’s Bayes - not so stupid after all? Int. Statisitical Rev. 69, 385–398.</w:t>
      </w:r>
    </w:p>
    <w:p w14:paraId="123EC9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eumann, B.W., 2011. Satellite remote sensing of mangrove forests: Recent advances and future opportunities. Prog. Phys. Geogr. 35, 87–108. doi:10.1177/0309133310385371</w:t>
      </w:r>
    </w:p>
    <w:p w14:paraId="0DBE027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Intergraph, 2008. Digital mapping camera system [WWW Document]. URL http://www.geospace.co.za/pdf/DMC Brochure.pdf</w:t>
      </w:r>
    </w:p>
    <w:p w14:paraId="4D725BF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ain, A.K., Duin, R.P.W., Mao, J., 2000. Statistical pattern recognition: a review. IEEE Trans. Pattern Anal. Mach. Intell. 22, 4–37.</w:t>
      </w:r>
    </w:p>
    <w:p w14:paraId="373FC5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ohansen, K., Coops, N.C., Gergel, S.E., Stange, Y., 2007. Application of high spatial resolution satellite imagery for riparian and forest ecosystem classification. Remote Sens. Environ. 110, 29–44. doi:10.1016/j.rse.2007.02.014</w:t>
      </w:r>
    </w:p>
    <w:p w14:paraId="249957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auth, R.J., Thomas, G.S., 1976. The tasselled cap -- a graphic description of the spectral-temporal development of agricultural crops as seen by LANDSAT, in: Symposium on Machine Processing of Remotely Sensed Data. IEEE, Purdue University of West Lafayette, Indiana, USA, p. 4B41-4B51.</w:t>
      </w:r>
    </w:p>
    <w:p w14:paraId="29C00A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ey, T., Warner, T.A., McGraw, J.B., Fajvan, M.A., 2001. A comparison of multispectral and multitemporal information in high spatial resolution imagery for classification of individual tree species in a temperate hardwood forest. Remote Sens. Environ. 75, 100–112.</w:t>
      </w:r>
    </w:p>
    <w:p w14:paraId="4758C6A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ollár, S., Vekerdy, Z., Márkus, B., 2013. Aerial image classification for the mapping of riparian vegetation habitats. Acta Silv. Lignaria Hungarica 9, 119–133. doi:10.2478/aslh-2013-0010</w:t>
      </w:r>
    </w:p>
    <w:p w14:paraId="33CAC15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04685F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 D., 2006. The potential and challenge of remote sensing based biomass estimation. Int. J. Remote Sens. 27, 1297–1328. doi:10.1080/01431160500486732</w:t>
      </w:r>
    </w:p>
    <w:p w14:paraId="332E429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dwig, J.A., Reynolds, J.F., Whitson, P.D., 1975. Size-biomass relationships of several Chihuahuan desert shrubs. Am. Midl. Nat. 94, 451–461.</w:t>
      </w:r>
    </w:p>
    <w:p w14:paraId="10BD35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Marais, C., Cowling, R.M., Powell, M., 2009. Establishing the platform for a carbon sequestration market in South Africa: The Working for Woodlands Subtropical Thicket Restoration Programme, in: XIII World Forestry Congress. Buenos Aires, Argentina, pp. </w:t>
      </w:r>
      <w:r w:rsidRPr="00595A9E">
        <w:rPr>
          <w:noProof/>
        </w:rPr>
        <w:lastRenderedPageBreak/>
        <w:t>1–13.</w:t>
      </w:r>
    </w:p>
    <w:p w14:paraId="45B2CFB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ehner, H., Cutler, M., Fairbairn, D., Thompson, G., 2004. Remote sensing of upland vegetation: the potential of high spatial resolution satellite sensors. Glob. Ecol. Biogeogr. 13, 359–369. doi:10.1111/j.1466-822X.2004.00096.x</w:t>
      </w:r>
    </w:p>
    <w:p w14:paraId="77D8A72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Blignaut, J., Cowling, R.M., Knipe, A., Marais, C., Marais, S., Pierce, S., Powell, M., Sigwela, A., Skowno, A., 2010. Investing in sustainability. Restoring degraded thicket, creating jobs, capturing carbon and earning green credit., Published by Climate Action Partnership, Cape Town, and Wilderness Foundation, Port Elizabeth, Series. Climate Action Partnership, Cape Town and Wilderness Foundation, Port Elizabeth.</w:t>
      </w:r>
    </w:p>
    <w:p w14:paraId="4D90878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10. Below-ground carbon stocks in intact and transformed subtropical thicket landscapes in semi-arid South Africa. J. Arid Environ. 74, 93–100. doi:10.1016/j.jaridenv.2009.07.002</w:t>
      </w:r>
    </w:p>
    <w:p w14:paraId="3CAC780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06. Rate of carbon sequestration at two thicket restoration sites in the Eastern Cape, South Africa. Restor. Ecol. 14, 38–49.</w:t>
      </w:r>
    </w:p>
    <w:p w14:paraId="3F845AB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Fey, M., Kerley, G., Donaldson, J., Sigwela, A., Skowno, A., Rundel, P., 2005. Effects of goat pastoralism on ecosystem carbon storage in semiarid thicket, Eastern Cape, South Africa. Austral Ecol. 30, 797–804.</w:t>
      </w:r>
    </w:p>
    <w:p w14:paraId="5397DEB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Turpie, J.K., Cowling, R.M., Marais, C., Kerley, G., Richard, G., Sigwela, A., Powell, M., 2007. Assessing costs, benefits, and feasibility of restoring natural capital in Subtropical Thicket in South Africa, in: Aronson, J., Milton, S., Blignaut, J. (Eds.), Restoring Natural Capital: Science, Business and Practice (The Science and Practice of Ecological Restoration Series). Island Press., Washington DC, pp. 179–187.</w:t>
      </w:r>
    </w:p>
    <w:p w14:paraId="0448D97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ngguo, Z., Qianguo, C., Mingzhou, Q., 2009. The Effect of Prior Probabilities in the Maximum Likelihood Classification on Individual Classes. Photogramm. Eng. Remote Sens., IGARSS 2005 held 25-29 July 75, 1109–1117. doi:10.14358/PERS.75.9.1109</w:t>
      </w:r>
    </w:p>
    <w:p w14:paraId="79CB9E2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ustafa, Y.T., Habeeb, H.N., 2014. Object based technique for delineating and mapping 15 tree species using VHR WorldView-2 imagery, in: Proc. SPIE. p. 92390G–92390G–13. doi:10.1117/12.2067280</w:t>
      </w:r>
    </w:p>
    <w:p w14:paraId="137ECB3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yneni, R.B., Hall, F.G., Sellers, P.J., Marshak, A.L., 1995. The interpretation of spectral vegetation indexes. IEEE Trans. Geosci. Remote Sens. 33, 481–486. doi:10.1109/36.377948</w:t>
      </w:r>
    </w:p>
    <w:p w14:paraId="02467B1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penCV Development Team, 2014. OpenCV documentation [WWW Document]. Open Source Comput. Vis. Libr. URL http://docs.opencv.org/</w:t>
      </w:r>
    </w:p>
    <w:p w14:paraId="64EDA64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uyang, Z.-T., Zhang, M.-Q., Xie, X., Shen, Q., Guo, H.-Q., Zhao, B., 2011. A comparison of pixel-based and object-oriented approaches to VHR imagery for mapping saltmarsh plants. Ecol. Inform. 6, 136–146. doi:10.1016/j.ecoinf.2011.01.002</w:t>
      </w:r>
    </w:p>
    <w:p w14:paraId="0C0FF79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Powell, M.J., 2009. Restoration of degraded subtropical thickets in the Baviaanskloof Megareserve, South Africa (No. MSc. thesis), Series. Master’s thesis. Grahamstown: Rhodes University, Department of Environmental Science.</w:t>
      </w:r>
    </w:p>
    <w:p w14:paraId="5B9A1C8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4244EAC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Serra, J., Soille, P. (Eds.), 1994. Mathematical morphology and its applications to image processing, in: 2nd International Symposium on Mathematical Morphology (ISMM’94), </w:t>
      </w:r>
      <w:r w:rsidRPr="00595A9E">
        <w:rPr>
          <w:noProof/>
        </w:rPr>
        <w:lastRenderedPageBreak/>
        <w:t>Computational Imaging and Vision. Kluwer Academic Publishers, p. 383.</w:t>
      </w:r>
    </w:p>
    <w:p w14:paraId="68F0245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gwela, A., Kerley, G., Mills, A.J., Cowling, R.M., 2009. The impact of browsing-induced degradation on the reproduction of subtropical thicket canopy shrubs and trees. South African J. Bot. 75, 262–267. doi:10.1016/j.sajb.2008.12.001</w:t>
      </w:r>
    </w:p>
    <w:p w14:paraId="5FB013F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ngh, M., Malhi, Y., Bhagwat, S., 2014. Biomass estimation of mixed forest landscape using a Fourier transform texture-based approach on very-high-resolution optical satellite imagery. Int. J. Remote Sens. 35, 3331–3349. doi:10.1080/01431161.2014.903441</w:t>
      </w:r>
    </w:p>
    <w:p w14:paraId="00FA170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trobl, C., Boulesteix, A.-L., Kneib, T., Augustin, T., Zeileis, A., 2008. Conditional variable importance for random forests. BMC Bioinformatics 9, 307. doi:10.1186/1471-2105-9-307</w:t>
      </w:r>
    </w:p>
    <w:p w14:paraId="1552923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uganuma, H., Abe, Y., Taniguchi, M., Tanouchi, H., Utsugi, H., Kojima, T., Yamada, K., 2006. Stand biomass estimation method by canopy coverage for application to remote sensing in an arid area of Western Australia. For. Ecol. Manage. 222, 75–87. doi:10.1016/j.foreco.2005.10.014</w:t>
      </w:r>
    </w:p>
    <w:p w14:paraId="1BC0B2B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zekely, G.J., Rizzo, M.L., 2005. Hierarchical clustering via joint between-within distances: extending Ward’s minimum variance method. J. Classif. 22, 151–183. doi:10.1007/s00357-005-0012-9</w:t>
      </w:r>
    </w:p>
    <w:p w14:paraId="4A95985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hompson, M., Vlok, J., Rouget, M., Hoffman, M.T., Cowling, R.M., 2009. Mapping grazing-induced degradation in a semi-arid environment: A rapid and cost effective approach for assessment and monitoring. Environ. Manage. 43, 585–596. doi:10.1007/s00267-008-9228-x</w:t>
      </w:r>
    </w:p>
    <w:p w14:paraId="6802597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olosi, L., Lengauer, T., 2011. Classification with correlated features: unreliability of feature ranking and solutions. Bioinformatics 27, 1986–1994. doi:10.1093/bioinformatics/btr300</w:t>
      </w:r>
    </w:p>
    <w:p w14:paraId="3D2E5B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as-Sanz, R., Stamon, G., Louchet, J., 2008. Using colour, texture, and hierarchial segmentation for high-resolution remote sensing. ISPRS J. Photogramm. Remote Sens. 63, 156–168. doi:10.1016/j.isprsjprs.2007.08.005</w:t>
      </w:r>
    </w:p>
    <w:p w14:paraId="3669FBD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mble, 2016. eCognition Developer user guide.</w:t>
      </w:r>
    </w:p>
    <w:p w14:paraId="1AEF499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an Luijk, G., Cowling, R.M., Riksen, M.J.P.M., Glenday, J., 2013. Hydrological implications of desertification: Degradation of South African semi-arid subtropical thicket. J. Arid Environ. 91, 14–21. doi:10.1016/j.jaridenv.2012.10.022</w:t>
      </w:r>
    </w:p>
    <w:p w14:paraId="68E5E6B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lok, J., Cowling, R.M., Wolf, T., 2005. A vegetation map for the Little Karoo. Unpublished maps and report for a SKEP project supported by CEPF grant no 1064410304.</w:t>
      </w:r>
    </w:p>
    <w:p w14:paraId="56D0C6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yver, M.L., Cowling, R.M., Campbell, E.E., Difford, M., 2012. Active restoration of woody canopy dominants in degraded South African semi-arid thicket is neither ecologically nor economically feasible. Appl. Veg. Sci. 15, 26–34. doi:10.1111/j.1654-109X.2011.01162.x</w:t>
      </w:r>
    </w:p>
    <w:p w14:paraId="225497A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Yousef, M., Jung, S., Showe, L.C., Showe, M.K., 2007. Recursive cluster elimination (RCE) for classification and feature selection from gene expression data. BMC Bioinformatics 8.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642A5" w:rsidRDefault="00C642A5">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642A5" w:rsidRDefault="00C642A5">
      <w:pPr>
        <w:pStyle w:val="CommentText"/>
      </w:pPr>
      <w:r>
        <w:rPr>
          <w:rStyle w:val="CommentReference"/>
        </w:rPr>
        <w:annotationRef/>
      </w:r>
      <w:r>
        <w:t xml:space="preserve">Yes - see Lu 2006 and </w:t>
      </w:r>
      <w:proofErr w:type="spellStart"/>
      <w:r>
        <w:t>Eisfelder</w:t>
      </w:r>
      <w:proofErr w:type="spellEnd"/>
      <w:r>
        <w:t xml:space="preserve"> et al 2012</w:t>
      </w:r>
    </w:p>
  </w:comment>
  <w:comment w:id="7" w:author="Adriaan Van Niekerk" w:date="2016-11-15T13:09:00Z" w:initials="avn">
    <w:p w14:paraId="4B4E0CC6" w14:textId="66301381" w:rsidR="00C642A5" w:rsidRDefault="00C642A5">
      <w:pPr>
        <w:pStyle w:val="CommentText"/>
      </w:pPr>
      <w:r>
        <w:rPr>
          <w:rStyle w:val="CommentReference"/>
        </w:rPr>
        <w:annotationRef/>
      </w:r>
      <w:r>
        <w:t>What?</w:t>
      </w:r>
    </w:p>
  </w:comment>
  <w:comment w:id="9" w:author="Adriaan Van Niekerk" w:date="2017-03-02T14:09:00Z" w:initials="VNAP&lt;">
    <w:p w14:paraId="77009792" w14:textId="4F188DC5" w:rsidR="00C642A5" w:rsidRDefault="00C642A5">
      <w:pPr>
        <w:pStyle w:val="CommentText"/>
      </w:pPr>
      <w:r>
        <w:rPr>
          <w:rStyle w:val="CommentReference"/>
        </w:rPr>
        <w:annotationRef/>
      </w:r>
      <w:r>
        <w:t>Improved? Calibrated?</w:t>
      </w:r>
    </w:p>
  </w:comment>
  <w:comment w:id="13" w:author="dugalh" w:date="2017-04-28T12:14:00Z" w:initials="dh">
    <w:p w14:paraId="274E5A4C" w14:textId="4DB28480" w:rsidR="00C642A5" w:rsidRDefault="00C642A5">
      <w:pPr>
        <w:pStyle w:val="CommentText"/>
      </w:pPr>
      <w:r>
        <w:rPr>
          <w:rStyle w:val="CommentReference"/>
        </w:rPr>
        <w:annotationRef/>
      </w:r>
      <w:r>
        <w:t>Exclude this here?</w:t>
      </w:r>
    </w:p>
  </w:comment>
  <w:comment w:id="14" w:author="dugalh" w:date="2017-04-13T18:28:00Z" w:initials="dh">
    <w:p w14:paraId="2D2719E9" w14:textId="060D7186" w:rsidR="00C642A5" w:rsidRDefault="00C642A5">
      <w:pPr>
        <w:pStyle w:val="CommentText"/>
      </w:pPr>
      <w:r>
        <w:rPr>
          <w:rStyle w:val="CommentReference"/>
        </w:rPr>
        <w:annotationRef/>
      </w:r>
      <w:proofErr w:type="gramStart"/>
      <w:r>
        <w:t>terminology</w:t>
      </w:r>
      <w:proofErr w:type="gramEnd"/>
    </w:p>
  </w:comment>
  <w:comment w:id="22" w:author="dugalh" w:date="2017-04-13T18:29:00Z" w:initials="dh">
    <w:p w14:paraId="39CED918" w14:textId="1511703B" w:rsidR="00C642A5" w:rsidRDefault="00C642A5">
      <w:pPr>
        <w:pStyle w:val="CommentText"/>
      </w:pPr>
      <w:r>
        <w:t>“</w:t>
      </w:r>
      <w:r>
        <w:rPr>
          <w:rStyle w:val="CommentReference"/>
        </w:rPr>
        <w:annotationRef/>
      </w:r>
      <w:proofErr w:type="gramStart"/>
      <w:r>
        <w:t>photographs</w:t>
      </w:r>
      <w:proofErr w:type="gramEnd"/>
      <w:r>
        <w:t>” refer to analogue film images AFAIK</w:t>
      </w:r>
    </w:p>
  </w:comment>
  <w:comment w:id="28" w:author="dugalh" w:date="2016-10-31T15:53:00Z" w:initials="d">
    <w:p w14:paraId="11054A4D" w14:textId="7FB10BB6" w:rsidR="00C642A5" w:rsidRDefault="00C642A5">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642A5" w:rsidRDefault="00C642A5">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642A5" w:rsidRDefault="00C642A5">
      <w:pPr>
        <w:pStyle w:val="CommentText"/>
      </w:pPr>
      <w:r>
        <w:rPr>
          <w:rStyle w:val="CommentReference"/>
        </w:rPr>
        <w:annotationRef/>
      </w:r>
      <w:r>
        <w:t>Have summarised a bit</w:t>
      </w:r>
    </w:p>
  </w:comment>
  <w:comment w:id="38" w:author="dugalh" w:date="2016-11-09T09:19:00Z" w:initials="d">
    <w:p w14:paraId="7C7A199E" w14:textId="6FD666EF" w:rsidR="00C642A5" w:rsidRDefault="00C642A5">
      <w:pPr>
        <w:pStyle w:val="CommentText"/>
      </w:pPr>
      <w:r>
        <w:rPr>
          <w:rStyle w:val="CommentReference"/>
        </w:rPr>
        <w:annotationRef/>
      </w:r>
      <w:r>
        <w:t>Summarise or exclude?</w:t>
      </w:r>
    </w:p>
  </w:comment>
  <w:comment w:id="39" w:author="Adriaan Van Niekerk" w:date="2017-03-03T10:28:00Z" w:initials="VNAP&lt;">
    <w:p w14:paraId="36D7C120" w14:textId="6800217F" w:rsidR="00C642A5" w:rsidRDefault="00C642A5">
      <w:pPr>
        <w:pStyle w:val="CommentText"/>
      </w:pPr>
      <w:r>
        <w:rPr>
          <w:rStyle w:val="CommentReference"/>
        </w:rPr>
        <w:annotationRef/>
      </w:r>
      <w:r>
        <w:t>Exclude here. Maybe it can be incorporated into the discussion somehow?</w:t>
      </w:r>
    </w:p>
  </w:comment>
  <w:comment w:id="40" w:author="dugalh" w:date="2017-06-16T17:27:00Z" w:initials="dh">
    <w:p w14:paraId="43274EC3" w14:textId="15A026AD" w:rsidR="00C642A5" w:rsidRDefault="00C642A5">
      <w:pPr>
        <w:pStyle w:val="CommentText"/>
      </w:pPr>
      <w:r>
        <w:rPr>
          <w:rStyle w:val="CommentReference"/>
        </w:rPr>
        <w:annotationRef/>
      </w:r>
      <w:r>
        <w:t>To do</w:t>
      </w:r>
    </w:p>
  </w:comment>
  <w:comment w:id="44" w:author="Adriaan Van Niekerk" w:date="2017-03-03T10:29:00Z" w:initials="VNAP&lt;">
    <w:p w14:paraId="6811EE69" w14:textId="27E0E1EB" w:rsidR="00C642A5" w:rsidRDefault="00C642A5">
      <w:pPr>
        <w:pStyle w:val="CommentText"/>
      </w:pPr>
      <w:r>
        <w:rPr>
          <w:rStyle w:val="CommentReference"/>
        </w:rPr>
        <w:annotationRef/>
      </w:r>
      <w:r>
        <w:t xml:space="preserve">In general or for </w:t>
      </w:r>
      <w:proofErr w:type="spellStart"/>
      <w:r>
        <w:t>Spekboom</w:t>
      </w:r>
      <w:proofErr w:type="spellEnd"/>
      <w:r>
        <w:t xml:space="preserve">? </w:t>
      </w:r>
    </w:p>
  </w:comment>
  <w:comment w:id="55" w:author="Adriaan Van Niekerk" w:date="2017-03-03T10:32:00Z" w:initials="VNAP&lt;">
    <w:p w14:paraId="0CC1E2B3" w14:textId="4550031E" w:rsidR="00C642A5" w:rsidRDefault="00C642A5">
      <w:pPr>
        <w:pStyle w:val="CommentText"/>
      </w:pPr>
      <w:r>
        <w:rPr>
          <w:rStyle w:val="CommentReference"/>
        </w:rPr>
        <w:annotationRef/>
      </w:r>
      <w:r>
        <w:t xml:space="preserve">Rather give year. </w:t>
      </w:r>
    </w:p>
  </w:comment>
  <w:comment w:id="56" w:author="dugalh" w:date="2017-04-13T18:43:00Z" w:initials="dh">
    <w:p w14:paraId="4AFEBB27" w14:textId="2C3C0D16" w:rsidR="00C642A5" w:rsidRDefault="00C642A5">
      <w:pPr>
        <w:pStyle w:val="CommentText"/>
      </w:pPr>
      <w:r>
        <w:rPr>
          <w:rStyle w:val="CommentReference"/>
        </w:rPr>
        <w:annotationRef/>
      </w:r>
      <w:r>
        <w:t xml:space="preserve">The contrast of </w:t>
      </w:r>
      <w:proofErr w:type="spellStart"/>
      <w:r>
        <w:t>Spekboom</w:t>
      </w:r>
      <w:proofErr w:type="spellEnd"/>
      <w:r>
        <w:t xml:space="preserve"> to the background veg is accentuated during the growing season(s) of which there are more than one – one is in September.  The year is irrelevant in this context.</w:t>
      </w:r>
    </w:p>
  </w:comment>
  <w:comment w:id="57" w:author="Adriaan Van Niekerk" w:date="2017-03-03T10:32:00Z" w:initials="VNAP&lt;">
    <w:p w14:paraId="29947908" w14:textId="62A7ECA5" w:rsidR="00C642A5" w:rsidRDefault="00C642A5">
      <w:pPr>
        <w:pStyle w:val="CommentText"/>
      </w:pPr>
      <w:r>
        <w:rPr>
          <w:rStyle w:val="CommentReference"/>
        </w:rPr>
        <w:annotationRef/>
      </w:r>
      <w:r>
        <w:t>Which years?</w:t>
      </w:r>
    </w:p>
  </w:comment>
  <w:comment w:id="58" w:author="dugalh" w:date="2017-04-13T20:41:00Z" w:initials="dh">
    <w:p w14:paraId="4B9C9190" w14:textId="38E601B1" w:rsidR="00C642A5" w:rsidRDefault="00C642A5">
      <w:pPr>
        <w:pStyle w:val="CommentText"/>
      </w:pPr>
      <w:r>
        <w:rPr>
          <w:rStyle w:val="CommentReference"/>
        </w:rPr>
        <w:annotationRef/>
      </w:r>
      <w:r>
        <w:t>2002-2003</w:t>
      </w:r>
    </w:p>
  </w:comment>
  <w:comment w:id="59" w:author="Adriaan Van Niekerk" w:date="2017-03-03T10:32:00Z" w:initials="VNAP&lt;">
    <w:p w14:paraId="3C16889C" w14:textId="2F8A4CBF" w:rsidR="00C642A5" w:rsidRDefault="00C642A5">
      <w:pPr>
        <w:pStyle w:val="CommentText"/>
      </w:pPr>
      <w:r>
        <w:rPr>
          <w:rStyle w:val="CommentReference"/>
        </w:rPr>
        <w:annotationRef/>
      </w:r>
      <w:r>
        <w:t>OK, but what were the deficiencies of the approach? Specifically, what was the impact of using low res data?</w:t>
      </w:r>
    </w:p>
  </w:comment>
  <w:comment w:id="60" w:author="dugalh" w:date="2017-04-13T18:38:00Z" w:initials="dh">
    <w:p w14:paraId="0B405574" w14:textId="4D06C1AA" w:rsidR="00C642A5" w:rsidRDefault="00C642A5">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1" w:author="Adriaan Van Niekerk" w:date="2017-03-03T10:34:00Z" w:initials="VNAP&lt;">
    <w:p w14:paraId="3F006D2E" w14:textId="4BB62C2E" w:rsidR="00C642A5" w:rsidRDefault="00C642A5">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2" w:author="dugalh" w:date="2017-04-13T18:45:00Z" w:initials="dh">
    <w:p w14:paraId="3EAAAC9A" w14:textId="0EED95E8" w:rsidR="00C642A5" w:rsidRDefault="00C642A5">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67" w:author="Adriaan Van Niekerk" w:date="2017-03-03T10:33:00Z" w:initials="VNAP&lt;">
    <w:p w14:paraId="67AF0F87" w14:textId="6819C0A5" w:rsidR="00C642A5" w:rsidRDefault="00C642A5">
      <w:pPr>
        <w:pStyle w:val="CommentText"/>
      </w:pPr>
      <w:r>
        <w:rPr>
          <w:rStyle w:val="CommentReference"/>
        </w:rPr>
        <w:annotationRef/>
      </w:r>
      <w:r>
        <w:t>Of what?</w:t>
      </w:r>
    </w:p>
  </w:comment>
  <w:comment w:id="71" w:author="dugalh" w:date="2017-04-13T21:05:00Z" w:initials="dh">
    <w:p w14:paraId="5FAE8140" w14:textId="11079570" w:rsidR="00C642A5" w:rsidRDefault="00C642A5">
      <w:pPr>
        <w:pStyle w:val="CommentText"/>
      </w:pPr>
      <w:r>
        <w:rPr>
          <w:rStyle w:val="CommentReference"/>
        </w:rPr>
        <w:annotationRef/>
      </w:r>
      <w:r>
        <w:t>This is a figure Jan gave me verbally but it is difficult to justify precisely so rather leave out.</w:t>
      </w:r>
    </w:p>
  </w:comment>
  <w:comment w:id="76" w:author="Adriaan Van Niekerk" w:date="2017-03-03T10:36:00Z" w:initials="VNAP&lt;">
    <w:p w14:paraId="234BAD4E" w14:textId="776BEF46" w:rsidR="00C642A5" w:rsidRDefault="00C642A5">
      <w:pPr>
        <w:pStyle w:val="CommentText"/>
      </w:pPr>
      <w:r>
        <w:rPr>
          <w:rStyle w:val="CommentReference"/>
        </w:rPr>
        <w:annotationRef/>
      </w:r>
      <w:r>
        <w:t xml:space="preserve">Not clear. Expand. This is important as it motivates the use of VHR data. </w:t>
      </w:r>
    </w:p>
  </w:comment>
  <w:comment w:id="87" w:author="Adriaan Van Niekerk" w:date="2017-03-03T10:37:00Z" w:initials="VNAP&lt;">
    <w:p w14:paraId="1A503ABC" w14:textId="2FE3434B" w:rsidR="00C642A5" w:rsidRDefault="00C642A5">
      <w:pPr>
        <w:pStyle w:val="CommentText"/>
      </w:pPr>
      <w:r>
        <w:rPr>
          <w:rStyle w:val="CommentReference"/>
        </w:rPr>
        <w:annotationRef/>
      </w:r>
      <w:r>
        <w:t xml:space="preserve">Good. </w:t>
      </w:r>
    </w:p>
  </w:comment>
  <w:comment w:id="93" w:author="dugalh" w:date="2017-04-13T21:22:00Z" w:initials="dh">
    <w:p w14:paraId="45EF27BA" w14:textId="42659AA5" w:rsidR="00C642A5" w:rsidRDefault="00C642A5">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103" w:author="Adriaan Van Niekerk" w:date="2016-11-15T13:35:00Z" w:initials="avn">
    <w:p w14:paraId="66B85B2F" w14:textId="654C699D" w:rsidR="00C642A5" w:rsidRDefault="00C642A5">
      <w:pPr>
        <w:pStyle w:val="CommentText"/>
      </w:pPr>
      <w:r>
        <w:rPr>
          <w:rStyle w:val="CommentReference"/>
        </w:rPr>
        <w:annotationRef/>
      </w:r>
      <w:r>
        <w:t>There are open source software.</w:t>
      </w:r>
    </w:p>
  </w:comment>
  <w:comment w:id="104" w:author="dugalh" w:date="2017-04-13T21:20:00Z" w:initials="dh">
    <w:p w14:paraId="24ED67FD" w14:textId="63015AB7" w:rsidR="00C642A5" w:rsidRDefault="00C642A5">
      <w:pPr>
        <w:pStyle w:val="CommentText"/>
      </w:pPr>
      <w:r>
        <w:rPr>
          <w:rStyle w:val="CommentReference"/>
        </w:rPr>
        <w:annotationRef/>
      </w:r>
      <w:r>
        <w:t xml:space="preserve">Have you used it successfully?  I have not seen any studies in the literature doing this kind of thing with open source software.  Pretty much everyone uses </w:t>
      </w:r>
      <w:proofErr w:type="spellStart"/>
      <w:r>
        <w:t>eCognition</w:t>
      </w:r>
      <w:proofErr w:type="spellEnd"/>
      <w:r>
        <w:t>.</w:t>
      </w:r>
    </w:p>
  </w:comment>
  <w:comment w:id="99" w:author="Adriaan Van Niekerk" w:date="2017-03-03T10:55:00Z" w:initials="VNAP&lt;">
    <w:p w14:paraId="0C81BDD2" w14:textId="4A445B2C" w:rsidR="00C642A5" w:rsidRDefault="00C642A5">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00" w:author="Adriaan Van Niekerk" w:date="2017-03-05T20:41:00Z" w:initials="avn">
    <w:p w14:paraId="4E34AC91" w14:textId="0C17B226" w:rsidR="00C642A5" w:rsidRDefault="00C642A5">
      <w:pPr>
        <w:pStyle w:val="CommentText"/>
      </w:pPr>
      <w:r>
        <w:rPr>
          <w:rStyle w:val="CommentReference"/>
        </w:rPr>
        <w:annotationRef/>
      </w:r>
      <w:r>
        <w:t xml:space="preserve">I see that you do this in the methods. Bring it here. </w:t>
      </w:r>
    </w:p>
  </w:comment>
  <w:comment w:id="101" w:author="dugalh" w:date="2017-06-16T17:34:00Z" w:initials="dh">
    <w:p w14:paraId="5D96A874" w14:textId="7E359F08" w:rsidR="00C642A5" w:rsidRDefault="00C642A5">
      <w:pPr>
        <w:pStyle w:val="CommentText"/>
      </w:pPr>
      <w:r>
        <w:rPr>
          <w:rStyle w:val="CommentReference"/>
        </w:rPr>
        <w:annotationRef/>
      </w:r>
      <w:r>
        <w:t>To do</w:t>
      </w:r>
    </w:p>
  </w:comment>
  <w:comment w:id="106" w:author="Adriaan Van Niekerk" w:date="2017-03-03T11:00:00Z" w:initials="VNAP&lt;">
    <w:p w14:paraId="0A14901A" w14:textId="2D693A27" w:rsidR="00C642A5" w:rsidRDefault="00C642A5">
      <w:pPr>
        <w:pStyle w:val="CommentText"/>
      </w:pPr>
      <w:r>
        <w:rPr>
          <w:rStyle w:val="CommentReference"/>
        </w:rPr>
        <w:annotationRef/>
      </w:r>
      <w:r>
        <w:t xml:space="preserve">Such as? </w:t>
      </w:r>
      <w:proofErr w:type="spellStart"/>
      <w:proofErr w:type="gramStart"/>
      <w:r>
        <w:t>eCognition</w:t>
      </w:r>
      <w:proofErr w:type="spellEnd"/>
      <w:proofErr w:type="gramEnd"/>
      <w:r>
        <w:t xml:space="preserve"> actually makes use of </w:t>
      </w:r>
      <w:proofErr w:type="spellStart"/>
      <w:r>
        <w:t>OpenCV</w:t>
      </w:r>
      <w:proofErr w:type="spellEnd"/>
      <w:r>
        <w:t xml:space="preserve"> libraries for RF, SVM. But the NN classifier is their own I think. </w:t>
      </w:r>
    </w:p>
  </w:comment>
  <w:comment w:id="107" w:author="dugalh" w:date="2017-06-16T18:26:00Z" w:initials="dh">
    <w:p w14:paraId="72BC5D1C" w14:textId="037D5D04" w:rsidR="00C642A5" w:rsidRDefault="00C642A5">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15" w:author="Adriaan Van Niekerk" w:date="2017-03-03T10:58:00Z" w:initials="VNAP&lt;">
    <w:p w14:paraId="62AEF5DA" w14:textId="4571A3DA" w:rsidR="00C642A5" w:rsidRDefault="00C642A5">
      <w:pPr>
        <w:pStyle w:val="CommentText"/>
      </w:pPr>
      <w:r>
        <w:rPr>
          <w:rStyle w:val="CommentReference"/>
        </w:rPr>
        <w:annotationRef/>
      </w:r>
      <w:r>
        <w:t xml:space="preserve">First explain the issue of high dimensionality. Two sentences. </w:t>
      </w:r>
    </w:p>
  </w:comment>
  <w:comment w:id="116" w:author="dugalh" w:date="2017-06-16T18:40:00Z" w:initials="dh">
    <w:p w14:paraId="55E4F4B9" w14:textId="1F0A024B" w:rsidR="00C642A5" w:rsidRDefault="00C642A5">
      <w:pPr>
        <w:pStyle w:val="CommentText"/>
      </w:pPr>
      <w:r>
        <w:rPr>
          <w:rStyle w:val="CommentReference"/>
        </w:rPr>
        <w:annotationRef/>
      </w:r>
      <w:r>
        <w:t>See addition above</w:t>
      </w:r>
    </w:p>
  </w:comment>
  <w:comment w:id="122" w:author="Adriaan Van Niekerk" w:date="2016-11-15T13:36:00Z" w:initials="avn">
    <w:p w14:paraId="3F7CAB30" w14:textId="1D958382" w:rsidR="00C642A5" w:rsidRDefault="00C642A5">
      <w:pPr>
        <w:pStyle w:val="CommentText"/>
      </w:pPr>
      <w:r>
        <w:rPr>
          <w:rStyle w:val="CommentReference"/>
        </w:rPr>
        <w:annotationRef/>
      </w:r>
      <w:r>
        <w:t>Why is this necessary?</w:t>
      </w:r>
    </w:p>
  </w:comment>
  <w:comment w:id="123" w:author="dugalh" w:date="2017-06-16T18:51:00Z" w:initials="dh">
    <w:p w14:paraId="6AA21DE5" w14:textId="0A3B4671" w:rsidR="00C642A5" w:rsidRDefault="00C642A5">
      <w:pPr>
        <w:pStyle w:val="CommentText"/>
      </w:pPr>
      <w:r>
        <w:rPr>
          <w:rStyle w:val="CommentReference"/>
        </w:rPr>
        <w:annotationRef/>
      </w:r>
      <w:r>
        <w:t>See addition above</w:t>
      </w:r>
    </w:p>
  </w:comment>
  <w:comment w:id="125" w:author="dugalh" w:date="2017-04-13T21:32:00Z" w:initials="dh">
    <w:p w14:paraId="6F5CF0A0" w14:textId="6BCB9B84" w:rsidR="00C642A5" w:rsidRDefault="00C642A5">
      <w:pPr>
        <w:pStyle w:val="CommentText"/>
      </w:pPr>
      <w:r>
        <w:rPr>
          <w:rStyle w:val="CommentReference"/>
        </w:rPr>
        <w:annotationRef/>
      </w:r>
      <w:r>
        <w:t>Radiometric variations are the atmospheric and BRDF effects – they are not separate things.</w:t>
      </w:r>
    </w:p>
  </w:comment>
  <w:comment w:id="130" w:author="dugalh" w:date="2017-04-13T21:36:00Z" w:initials="dh">
    <w:p w14:paraId="6508BB8D" w14:textId="4748C9DA" w:rsidR="00C642A5" w:rsidRDefault="00C642A5">
      <w:pPr>
        <w:pStyle w:val="CommentText"/>
      </w:pPr>
      <w:r>
        <w:rPr>
          <w:rStyle w:val="CommentReference"/>
        </w:rPr>
        <w:annotationRef/>
      </w:r>
      <w:r>
        <w:t>I don’t like this – regional could be any size and implies large areas- leave out?</w:t>
      </w:r>
    </w:p>
  </w:comment>
  <w:comment w:id="139" w:author="Adriaan Van Niekerk" w:date="2017-03-03T11:21:00Z" w:initials="VNAP&lt;">
    <w:p w14:paraId="784B2563" w14:textId="3D037105" w:rsidR="00C642A5" w:rsidRDefault="00C642A5">
      <w:pPr>
        <w:pStyle w:val="CommentText"/>
      </w:pPr>
      <w:r>
        <w:rPr>
          <w:rStyle w:val="CommentReference"/>
        </w:rPr>
        <w:annotationRef/>
      </w:r>
      <w:r>
        <w:t xml:space="preserve">Remove. Can be covered in methods. </w:t>
      </w:r>
    </w:p>
  </w:comment>
  <w:comment w:id="140" w:author="dugalh" w:date="2017-04-13T22:17:00Z" w:initials="dh">
    <w:p w14:paraId="37CD4E1F" w14:textId="5A3AD420" w:rsidR="00C642A5" w:rsidRDefault="00C642A5">
      <w:pPr>
        <w:pStyle w:val="CommentText"/>
      </w:pPr>
      <w:r>
        <w:rPr>
          <w:rStyle w:val="CommentReference"/>
        </w:rPr>
        <w:annotationRef/>
      </w:r>
      <w:r>
        <w:t>Come back to this…</w:t>
      </w:r>
    </w:p>
    <w:p w14:paraId="416793DE" w14:textId="3DA08B2F" w:rsidR="00C642A5" w:rsidRDefault="00C642A5">
      <w:pPr>
        <w:pStyle w:val="CommentText"/>
      </w:pPr>
      <w:r>
        <w:t>To do</w:t>
      </w:r>
    </w:p>
  </w:comment>
  <w:comment w:id="144" w:author="Adriaan Van Niekerk" w:date="2017-03-03T11:34:00Z" w:initials="VNAP&lt;">
    <w:p w14:paraId="02429F86" w14:textId="73914268" w:rsidR="00C642A5" w:rsidRDefault="00C642A5">
      <w:pPr>
        <w:pStyle w:val="CommentText"/>
      </w:pPr>
      <w:r>
        <w:rPr>
          <w:rStyle w:val="CommentReference"/>
        </w:rPr>
        <w:annotationRef/>
      </w:r>
      <w:r>
        <w:t>List them.</w:t>
      </w:r>
    </w:p>
  </w:comment>
  <w:comment w:id="145" w:author="Adriaan Van Niekerk" w:date="2017-03-03T11:37:00Z" w:initials="VNAP&lt;">
    <w:p w14:paraId="3056A9B5" w14:textId="31403B1D" w:rsidR="00C642A5" w:rsidRDefault="00C642A5">
      <w:pPr>
        <w:pStyle w:val="CommentText"/>
      </w:pPr>
      <w:r>
        <w:rPr>
          <w:rStyle w:val="CommentReference"/>
        </w:rPr>
        <w:annotationRef/>
      </w:r>
      <w:r>
        <w:t xml:space="preserve">Perhaps you should rather reference </w:t>
      </w:r>
      <w:proofErr w:type="spellStart"/>
      <w:r>
        <w:t>Mucina</w:t>
      </w:r>
      <w:proofErr w:type="spellEnd"/>
      <w:r>
        <w:t xml:space="preserve"> and </w:t>
      </w:r>
      <w:proofErr w:type="spellStart"/>
      <w:r>
        <w:t>Rutehrford</w:t>
      </w:r>
      <w:proofErr w:type="spellEnd"/>
      <w:r>
        <w:t xml:space="preserve"> 2006?</w:t>
      </w:r>
    </w:p>
  </w:comment>
  <w:comment w:id="146" w:author="dugalh" w:date="2017-06-16T19:45:00Z" w:initials="dh">
    <w:p w14:paraId="190936D6" w14:textId="43513E15" w:rsidR="00C642A5" w:rsidRDefault="00C642A5">
      <w:pPr>
        <w:pStyle w:val="CommentText"/>
      </w:pPr>
      <w:r>
        <w:rPr>
          <w:rStyle w:val="CommentReference"/>
        </w:rPr>
        <w:annotationRef/>
      </w:r>
      <w:r>
        <w:t xml:space="preserve">According to Jan </w:t>
      </w:r>
      <w:proofErr w:type="spellStart"/>
      <w:r>
        <w:t>Vlok</w:t>
      </w:r>
      <w:proofErr w:type="spellEnd"/>
      <w:r>
        <w:t xml:space="preserve"> that study is v </w:t>
      </w:r>
      <w:proofErr w:type="gramStart"/>
      <w:r>
        <w:t>dubious .</w:t>
      </w:r>
      <w:proofErr w:type="gramEnd"/>
      <w:r>
        <w:t xml:space="preserve">  In any case it is irrelevant as we are only interested in thicket so I have excluded.</w:t>
      </w:r>
    </w:p>
  </w:comment>
  <w:comment w:id="147" w:author="Adriaan Van Niekerk" w:date="2017-03-03T11:26:00Z" w:initials="VNAP&lt;">
    <w:p w14:paraId="4C8F407D" w14:textId="53C5CC58" w:rsidR="00C642A5" w:rsidRDefault="00C642A5">
      <w:pPr>
        <w:pStyle w:val="CommentText"/>
      </w:pPr>
      <w:r>
        <w:rPr>
          <w:rStyle w:val="CommentReference"/>
        </w:rPr>
        <w:annotationRef/>
      </w:r>
      <w:r>
        <w:t>Not in reference list?</w:t>
      </w:r>
    </w:p>
  </w:comment>
  <w:comment w:id="148" w:author="dugalh" w:date="2017-04-13T22:20:00Z" w:initials="dh">
    <w:p w14:paraId="71ED361E" w14:textId="7A7CE956" w:rsidR="00C642A5" w:rsidRDefault="00C642A5">
      <w:pPr>
        <w:pStyle w:val="CommentText"/>
      </w:pPr>
      <w:r>
        <w:rPr>
          <w:rStyle w:val="CommentReference"/>
        </w:rPr>
        <w:annotationRef/>
      </w:r>
      <w:r>
        <w:t xml:space="preserve">? </w:t>
      </w:r>
      <w:proofErr w:type="gramStart"/>
      <w:r>
        <w:t>is</w:t>
      </w:r>
      <w:proofErr w:type="gramEnd"/>
      <w:r>
        <w:t xml:space="preserve"> there now</w:t>
      </w:r>
    </w:p>
  </w:comment>
  <w:comment w:id="153" w:author="dugalh" w:date="2017-04-13T22:25:00Z" w:initials="dh">
    <w:p w14:paraId="0C79B9C4" w14:textId="458075CC" w:rsidR="00C642A5" w:rsidRDefault="00C642A5">
      <w:pPr>
        <w:pStyle w:val="CommentText"/>
      </w:pPr>
      <w:r>
        <w:rPr>
          <w:rStyle w:val="CommentReference"/>
        </w:rPr>
        <w:annotationRef/>
      </w:r>
      <w:r>
        <w:t>The sentences do not work joined together and this is kind of redundant</w:t>
      </w:r>
    </w:p>
  </w:comment>
  <w:comment w:id="158" w:author="dugalh" w:date="2016-11-02T11:40:00Z" w:initials="d">
    <w:p w14:paraId="2F36E8EA" w14:textId="78145204" w:rsidR="00C642A5" w:rsidRDefault="00C642A5">
      <w:pPr>
        <w:pStyle w:val="CommentText"/>
      </w:pPr>
      <w:r>
        <w:rPr>
          <w:rStyle w:val="CommentReference"/>
        </w:rPr>
        <w:annotationRef/>
      </w:r>
      <w:proofErr w:type="spellStart"/>
      <w:r>
        <w:t>Avn</w:t>
      </w:r>
      <w:proofErr w:type="spellEnd"/>
      <w:r>
        <w:t>: Necessary?</w:t>
      </w:r>
    </w:p>
  </w:comment>
  <w:comment w:id="159" w:author="dugalh" w:date="2017-04-13T22:27:00Z" w:initials="dh">
    <w:p w14:paraId="452C088C" w14:textId="3E9B4E87" w:rsidR="00C642A5" w:rsidRDefault="00C642A5">
      <w:pPr>
        <w:pStyle w:val="CommentText"/>
      </w:pPr>
      <w:r>
        <w:rPr>
          <w:rStyle w:val="CommentReference"/>
        </w:rPr>
        <w:annotationRef/>
      </w:r>
      <w:r>
        <w:t xml:space="preserve">If we’re going to include the map then we may as well reference it here.  Should we include the map though?  </w:t>
      </w:r>
    </w:p>
  </w:comment>
  <w:comment w:id="165" w:author="Adriaan Van Niekerk" w:date="2017-03-03T11:38:00Z" w:initials="VNAP&lt;">
    <w:p w14:paraId="08289FBB" w14:textId="181EBDF4" w:rsidR="00C642A5" w:rsidRDefault="00C642A5">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168" w:author="dugalh" w:date="2017-04-13T22:30:00Z" w:initials="dh">
    <w:p w14:paraId="558108F1" w14:textId="545FE105" w:rsidR="00C642A5" w:rsidRDefault="00C642A5">
      <w:pPr>
        <w:pStyle w:val="CommentText"/>
      </w:pPr>
      <w:r>
        <w:rPr>
          <w:rStyle w:val="CommentReference"/>
        </w:rPr>
        <w:annotationRef/>
      </w:r>
      <w:r>
        <w:t>It is not only “in situ”</w:t>
      </w:r>
    </w:p>
  </w:comment>
  <w:comment w:id="178" w:author="dugalh" w:date="2017-04-16T12:47:00Z" w:initials="dh">
    <w:p w14:paraId="7928EC96" w14:textId="779A6E8D" w:rsidR="00C642A5" w:rsidRDefault="00C642A5">
      <w:pPr>
        <w:pStyle w:val="CommentText"/>
      </w:pPr>
      <w:r>
        <w:rPr>
          <w:rStyle w:val="CommentReference"/>
        </w:rPr>
        <w:annotationRef/>
      </w:r>
      <w:r>
        <w:t xml:space="preserve">Moved here from features section 2.4 as per your suggestion. </w:t>
      </w:r>
    </w:p>
  </w:comment>
  <w:comment w:id="186" w:author="Adriaan Van Niekerk" w:date="2016-11-17T07:55:00Z" w:initials="avn">
    <w:p w14:paraId="3F589D35" w14:textId="6EFDE455" w:rsidR="00C642A5" w:rsidRDefault="00C642A5">
      <w:pPr>
        <w:pStyle w:val="CommentText"/>
      </w:pPr>
      <w:r>
        <w:rPr>
          <w:rStyle w:val="CommentReference"/>
        </w:rPr>
        <w:annotationRef/>
      </w:r>
      <w:r>
        <w:t>Really? Over such a short distance? Is the main problem not the variations in irradiance?</w:t>
      </w:r>
    </w:p>
  </w:comment>
  <w:comment w:id="187" w:author="dugalh" w:date="2017-04-13T22:32:00Z" w:initials="dh">
    <w:p w14:paraId="6F03BCFA" w14:textId="738A420A" w:rsidR="00C642A5" w:rsidRDefault="00C642A5">
      <w:pPr>
        <w:pStyle w:val="CommentText"/>
      </w:pPr>
      <w:r>
        <w:rPr>
          <w:rStyle w:val="CommentReference"/>
        </w:rPr>
        <w:annotationRef/>
      </w:r>
      <w:r>
        <w:t>Yes.  It is the same imagery as used for calibration paper.  Atmospheric conditions vary over ~100km – it is not such a short distance.  And the imagery is captured over multiple days.</w:t>
      </w:r>
    </w:p>
  </w:comment>
  <w:comment w:id="194" w:author="Adriaan Van Niekerk" w:date="2017-03-03T11:46:00Z" w:initials="VNAP&lt;">
    <w:p w14:paraId="7100C55C" w14:textId="6046FFF6" w:rsidR="00C642A5" w:rsidRDefault="00C642A5">
      <w:pPr>
        <w:pStyle w:val="CommentText"/>
      </w:pPr>
      <w:r>
        <w:rPr>
          <w:rStyle w:val="CommentReference"/>
        </w:rPr>
        <w:annotationRef/>
      </w:r>
      <w:r>
        <w:t>Revisit given direction of paper1.</w:t>
      </w:r>
    </w:p>
  </w:comment>
  <w:comment w:id="198" w:author="dugalh" w:date="2016-10-31T16:29:00Z" w:initials="d">
    <w:p w14:paraId="29E7FB23" w14:textId="6DA053E6" w:rsidR="00C642A5" w:rsidRDefault="00C642A5">
      <w:pPr>
        <w:pStyle w:val="CommentText"/>
      </w:pPr>
      <w:r>
        <w:rPr>
          <w:rStyle w:val="CommentReference"/>
        </w:rPr>
        <w:annotationRef/>
      </w:r>
      <w:r>
        <w:t>Should I include a summary of the SPOT5 validation?  Maybe in results?</w:t>
      </w:r>
    </w:p>
  </w:comment>
  <w:comment w:id="199" w:author="Adriaan Van Niekerk" w:date="2017-03-03T11:47:00Z" w:initials="VNAP&lt;">
    <w:p w14:paraId="5F2CB7B5" w14:textId="09E7D905" w:rsidR="00C642A5" w:rsidRDefault="00C642A5">
      <w:pPr>
        <w:pStyle w:val="CommentText"/>
      </w:pPr>
      <w:r>
        <w:rPr>
          <w:rStyle w:val="CommentReference"/>
        </w:rPr>
        <w:annotationRef/>
      </w:r>
      <w:r>
        <w:t xml:space="preserve">We need a reference to paper 1 here (when it is published). </w:t>
      </w:r>
    </w:p>
  </w:comment>
  <w:comment w:id="200" w:author="dugalh" w:date="2017-04-13T22:48:00Z" w:initials="dh">
    <w:p w14:paraId="766F4959" w14:textId="763DF0A9" w:rsidR="00C642A5" w:rsidRDefault="00C642A5">
      <w:pPr>
        <w:pStyle w:val="CommentText"/>
      </w:pPr>
      <w:r>
        <w:rPr>
          <w:rStyle w:val="CommentReference"/>
        </w:rPr>
        <w:annotationRef/>
      </w:r>
      <w:proofErr w:type="gramStart"/>
      <w:r>
        <w:t>yes</w:t>
      </w:r>
      <w:proofErr w:type="gramEnd"/>
    </w:p>
  </w:comment>
  <w:comment w:id="203" w:author="dugalh" w:date="2017-04-16T13:21:00Z" w:initials="dh">
    <w:p w14:paraId="4AEA136F" w14:textId="024052A5" w:rsidR="00C642A5" w:rsidRDefault="00C642A5">
      <w:pPr>
        <w:pStyle w:val="CommentText"/>
      </w:pPr>
      <w:r>
        <w:rPr>
          <w:rStyle w:val="CommentReference"/>
        </w:rPr>
        <w:annotationRef/>
      </w:r>
      <w:r>
        <w:t>Re-arranged sections to help clear up confusion around “ground truth” data sets</w:t>
      </w:r>
    </w:p>
  </w:comment>
  <w:comment w:id="214" w:author="dugalh" w:date="2017-06-16T20:10:00Z" w:initials="dh">
    <w:p w14:paraId="56B4C03E" w14:textId="70CE0E70" w:rsidR="00C642A5" w:rsidRDefault="00C642A5">
      <w:pPr>
        <w:pStyle w:val="CommentText"/>
      </w:pPr>
      <w:r>
        <w:rPr>
          <w:rStyle w:val="CommentReference"/>
        </w:rPr>
        <w:annotationRef/>
      </w:r>
      <w:r>
        <w:t>Exclude – does not flow</w:t>
      </w:r>
    </w:p>
  </w:comment>
  <w:comment w:id="222" w:author="dugalh" w:date="2017-04-14T15:34:00Z" w:initials="dh">
    <w:p w14:paraId="13B7C043" w14:textId="77777777" w:rsidR="00C642A5" w:rsidRDefault="00C642A5"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practically impossible to process ~2000 images. Admittedly, I don’t have hard data to back this up but I could produce it.  It seems a pity to hide a significant portion of my work.  </w:t>
      </w:r>
    </w:p>
  </w:comment>
  <w:comment w:id="225" w:author="dugalh" w:date="2017-06-16T20:19:00Z" w:initials="dh">
    <w:p w14:paraId="0101E9F9" w14:textId="71C03C9A" w:rsidR="00C642A5" w:rsidRDefault="00C642A5">
      <w:pPr>
        <w:pStyle w:val="CommentText"/>
      </w:pPr>
      <w:r>
        <w:rPr>
          <w:rStyle w:val="CommentReference"/>
        </w:rPr>
        <w:annotationRef/>
      </w:r>
      <w:r>
        <w:t>Computation time</w:t>
      </w:r>
    </w:p>
  </w:comment>
  <w:comment w:id="231" w:author="dugalh" w:date="2017-04-16T13:22:00Z" w:initials="dh">
    <w:p w14:paraId="78AF4294" w14:textId="3757D5F3" w:rsidR="00C642A5" w:rsidRDefault="00C642A5">
      <w:pPr>
        <w:pStyle w:val="CommentText"/>
      </w:pPr>
      <w:r>
        <w:rPr>
          <w:rStyle w:val="CommentReference"/>
        </w:rPr>
        <w:annotationRef/>
      </w:r>
      <w:r>
        <w:t>Split old “</w:t>
      </w:r>
      <w:proofErr w:type="spellStart"/>
      <w:r>
        <w:t>imagey</w:t>
      </w:r>
      <w:proofErr w:type="spellEnd"/>
      <w:r>
        <w:t xml:space="preserve"> and data collection” section into 2 so that this section can appear after “mapping methodology”.  This I hope gives the right context to explain the need for the two data sets.  </w:t>
      </w:r>
    </w:p>
  </w:comment>
  <w:comment w:id="236" w:author="dugalh" w:date="2017-04-16T14:24:00Z" w:initials="dh">
    <w:p w14:paraId="1B56F4D9" w14:textId="3048923D" w:rsidR="00C642A5" w:rsidRDefault="00C642A5" w:rsidP="00BB1598">
      <w:pPr>
        <w:pStyle w:val="CommentText"/>
      </w:pPr>
      <w:r>
        <w:rPr>
          <w:rStyle w:val="CommentReference"/>
        </w:rPr>
        <w:annotationRef/>
      </w:r>
      <w:r>
        <w:t>To help clear up confusion around the two data sets.  Please check if you think it makes sense now.</w:t>
      </w:r>
    </w:p>
  </w:comment>
  <w:comment w:id="249" w:author="Adriaan Van Niekerk" w:date="2017-03-04T10:04:00Z" w:initials="avn">
    <w:p w14:paraId="70F8895F" w14:textId="60C2D188" w:rsidR="00C642A5" w:rsidRDefault="00C642A5">
      <w:pPr>
        <w:pStyle w:val="CommentText"/>
      </w:pPr>
      <w:r>
        <w:rPr>
          <w:rStyle w:val="CommentReference"/>
        </w:rPr>
        <w:annotationRef/>
      </w:r>
      <w:r>
        <w:t>In situ canopy cover data</w:t>
      </w:r>
    </w:p>
  </w:comment>
  <w:comment w:id="256" w:author="Adriaan Van Niekerk" w:date="2016-11-17T07:58:00Z" w:initials="avn">
    <w:p w14:paraId="767D174F" w14:textId="37F4296F" w:rsidR="00C642A5" w:rsidRDefault="00C642A5">
      <w:pPr>
        <w:pStyle w:val="CommentText"/>
      </w:pPr>
      <w:r>
        <w:rPr>
          <w:rStyle w:val="CommentReference"/>
        </w:rPr>
        <w:annotationRef/>
      </w:r>
    </w:p>
  </w:comment>
  <w:comment w:id="257" w:author="Adriaan Van Niekerk" w:date="2017-03-03T14:20:00Z" w:initials="VNAP&lt;">
    <w:p w14:paraId="7DD4D92C" w14:textId="5D8AFB03" w:rsidR="00C642A5" w:rsidRDefault="00C642A5">
      <w:pPr>
        <w:pStyle w:val="CommentText"/>
      </w:pPr>
      <w:r>
        <w:rPr>
          <w:rStyle w:val="CommentReference"/>
        </w:rPr>
        <w:annotationRef/>
      </w:r>
      <w:r>
        <w:t xml:space="preserve">This is not clear. How is this done? Was anything actually measured? If not, then rather call it estimates. </w:t>
      </w:r>
    </w:p>
  </w:comment>
  <w:comment w:id="266" w:author="Adriaan Van Niekerk" w:date="2017-03-03T14:19:00Z" w:initials="VNAP&lt;">
    <w:p w14:paraId="5323D5D1" w14:textId="30F7D5FC" w:rsidR="00C642A5" w:rsidRDefault="00C642A5">
      <w:pPr>
        <w:pStyle w:val="CommentText"/>
      </w:pPr>
      <w:r>
        <w:rPr>
          <w:rStyle w:val="CommentReference"/>
        </w:rPr>
        <w:annotationRef/>
      </w:r>
      <w:r>
        <w:t>?</w:t>
      </w:r>
    </w:p>
  </w:comment>
  <w:comment w:id="267" w:author="dugalh" w:date="2017-04-13T23:04:00Z" w:initials="dh">
    <w:p w14:paraId="6B4716B4" w14:textId="73B75D34" w:rsidR="00C642A5" w:rsidRDefault="00C642A5">
      <w:pPr>
        <w:pStyle w:val="CommentText"/>
      </w:pPr>
      <w:r>
        <w:rPr>
          <w:rStyle w:val="CommentReference"/>
        </w:rPr>
        <w:annotationRef/>
      </w:r>
      <w:r>
        <w:t>A botanical/ecological term I think.</w:t>
      </w:r>
    </w:p>
  </w:comment>
  <w:comment w:id="273" w:author="dugalh" w:date="2017-04-14T13:14:00Z" w:initials="dh">
    <w:p w14:paraId="774D2B27" w14:textId="57A1DBFD" w:rsidR="00C642A5" w:rsidRDefault="00C642A5">
      <w:pPr>
        <w:pStyle w:val="CommentText"/>
      </w:pPr>
      <w:r>
        <w:rPr>
          <w:rStyle w:val="CommentReference"/>
        </w:rPr>
        <w:annotationRef/>
      </w:r>
      <w:r>
        <w:t>Rather leave out – might raise questions</w:t>
      </w:r>
    </w:p>
  </w:comment>
  <w:comment w:id="275" w:author="Adriaan Van Niekerk" w:date="2017-03-03T14:23:00Z" w:initials="VNAP&lt;">
    <w:p w14:paraId="6A1CB90C" w14:textId="6039855F" w:rsidR="00C642A5" w:rsidRDefault="00C642A5">
      <w:pPr>
        <w:pStyle w:val="CommentText"/>
      </w:pPr>
      <w:r>
        <w:rPr>
          <w:rStyle w:val="CommentReference"/>
        </w:rPr>
        <w:annotationRef/>
      </w:r>
      <w:r>
        <w:t xml:space="preserve">Not sure why this is important. </w:t>
      </w:r>
    </w:p>
  </w:comment>
  <w:comment w:id="276" w:author="dugalh" w:date="2017-04-13T23:00:00Z" w:initials="dh">
    <w:p w14:paraId="2CC682CF" w14:textId="098CE925" w:rsidR="00C642A5" w:rsidRDefault="00C642A5">
      <w:pPr>
        <w:pStyle w:val="CommentText"/>
      </w:pPr>
      <w:r>
        <w:rPr>
          <w:rStyle w:val="CommentReference"/>
        </w:rPr>
        <w:annotationRef/>
      </w:r>
      <w:r>
        <w:t xml:space="preserve">As it is necessary to have two “ground truth” data sets (one to train the classifier to detect </w:t>
      </w:r>
      <w:proofErr w:type="spellStart"/>
      <w:r>
        <w:t>Spekboom</w:t>
      </w:r>
      <w:proofErr w:type="spellEnd"/>
      <w:r>
        <w:t xml:space="preserve"> per-pixel and another to evaluate the canopy cover estimation performance of the classifier inside an area), I used different labels for each data set to avoid confusion when they are referred to again</w:t>
      </w:r>
    </w:p>
  </w:comment>
  <w:comment w:id="289" w:author="Adriaan Van Niekerk" w:date="2017-03-03T14:24:00Z" w:initials="VNAP&lt;">
    <w:p w14:paraId="19BE8A7F" w14:textId="4EF7F9EC" w:rsidR="00C642A5" w:rsidRDefault="00C642A5">
      <w:pPr>
        <w:pStyle w:val="CommentText"/>
      </w:pPr>
      <w:r>
        <w:rPr>
          <w:rStyle w:val="CommentReference"/>
        </w:rPr>
        <w:annotationRef/>
      </w:r>
      <w:r>
        <w:t xml:space="preserve">Again, I would like a cartographer to redo this map. </w:t>
      </w:r>
    </w:p>
  </w:comment>
  <w:comment w:id="290" w:author="dugalh" w:date="2017-06-16T20:27:00Z" w:initials="dh">
    <w:p w14:paraId="7DD8E7BC" w14:textId="60C017E2" w:rsidR="00C642A5" w:rsidRDefault="00C642A5">
      <w:pPr>
        <w:pStyle w:val="CommentText"/>
      </w:pPr>
      <w:r>
        <w:rPr>
          <w:rStyle w:val="CommentReference"/>
        </w:rPr>
        <w:annotationRef/>
      </w:r>
      <w:r>
        <w:t>OK, if you could give me some feedback on how I can improve my maps, that would be useful.</w:t>
      </w:r>
    </w:p>
  </w:comment>
  <w:comment w:id="291" w:author="dugalh" w:date="2017-09-18T16:27:00Z" w:initials="dh">
    <w:p w14:paraId="423BC1F2" w14:textId="64354A18" w:rsidR="00C642A5" w:rsidRDefault="00C642A5">
      <w:pPr>
        <w:pStyle w:val="CommentText"/>
      </w:pPr>
      <w:r>
        <w:rPr>
          <w:rStyle w:val="CommentReference"/>
        </w:rPr>
        <w:annotationRef/>
      </w:r>
      <w:r>
        <w:t>Also, should we include this map at all?</w:t>
      </w:r>
    </w:p>
  </w:comment>
  <w:comment w:id="293" w:author="Adriaan Van Niekerk" w:date="2017-03-03T14:24:00Z" w:initials="VNAP&lt;">
    <w:p w14:paraId="1A3BAC5A" w14:textId="5C82E5A2" w:rsidR="00C642A5" w:rsidRDefault="00C642A5">
      <w:pPr>
        <w:pStyle w:val="CommentText"/>
      </w:pPr>
      <w:r>
        <w:rPr>
          <w:rStyle w:val="CommentReference"/>
        </w:rPr>
        <w:annotationRef/>
      </w:r>
      <w:r>
        <w:t xml:space="preserve">In situ data is possibly a better term to use here. </w:t>
      </w:r>
    </w:p>
  </w:comment>
  <w:comment w:id="297" w:author="Adriaan Van Niekerk" w:date="2016-11-17T08:01:00Z" w:initials="avn">
    <w:p w14:paraId="687C9EC6" w14:textId="5C78B741" w:rsidR="00C642A5" w:rsidRDefault="00C642A5">
      <w:pPr>
        <w:pStyle w:val="CommentText"/>
      </w:pPr>
      <w:r>
        <w:rPr>
          <w:rStyle w:val="CommentReference"/>
        </w:rPr>
        <w:annotationRef/>
      </w:r>
      <w:r>
        <w:t>None?</w:t>
      </w:r>
    </w:p>
  </w:comment>
  <w:comment w:id="298" w:author="dugalh" w:date="2017-04-13T23:21:00Z" w:initials="dh">
    <w:p w14:paraId="026B320A" w14:textId="1696E40F" w:rsidR="00C642A5" w:rsidRDefault="00C642A5">
      <w:pPr>
        <w:pStyle w:val="CommentText"/>
      </w:pPr>
      <w:r>
        <w:rPr>
          <w:rStyle w:val="CommentReference"/>
        </w:rPr>
        <w:annotationRef/>
      </w:r>
      <w:r>
        <w:t>I use Thompson 2009 labels (referred above) which is actually “intact” and not pristine</w:t>
      </w:r>
    </w:p>
  </w:comment>
  <w:comment w:id="326" w:author="Adriaan Van Niekerk" w:date="2017-03-03T14:25:00Z" w:initials="VNAP&lt;">
    <w:p w14:paraId="24B05151" w14:textId="1DF6B651" w:rsidR="00C642A5" w:rsidRDefault="00C642A5">
      <w:pPr>
        <w:pStyle w:val="CommentText"/>
      </w:pPr>
      <w:r>
        <w:rPr>
          <w:rStyle w:val="CommentReference"/>
        </w:rPr>
        <w:annotationRef/>
      </w:r>
      <w:r>
        <w:t xml:space="preserve">Rather use abbreviations for lengths (e.g. m instead of meters) so that it is applicable for both American and British readers. </w:t>
      </w:r>
    </w:p>
  </w:comment>
  <w:comment w:id="327" w:author="dugalh" w:date="2017-09-18T16:28:00Z" w:initials="dh">
    <w:p w14:paraId="6B685E99" w14:textId="18C446DB" w:rsidR="00C642A5" w:rsidRDefault="00C642A5">
      <w:pPr>
        <w:pStyle w:val="CommentText"/>
      </w:pPr>
      <w:r>
        <w:rPr>
          <w:rStyle w:val="CommentReference"/>
        </w:rPr>
        <w:annotationRef/>
      </w:r>
      <w:r>
        <w:t>To do</w:t>
      </w:r>
    </w:p>
  </w:comment>
  <w:comment w:id="334" w:author="Adriaan Van Niekerk" w:date="2017-03-04T09:59:00Z" w:initials="avn">
    <w:p w14:paraId="7765C520" w14:textId="1913AF56" w:rsidR="00C642A5" w:rsidRDefault="00C642A5">
      <w:pPr>
        <w:pStyle w:val="CommentText"/>
      </w:pPr>
      <w:r>
        <w:rPr>
          <w:rStyle w:val="CommentReference"/>
        </w:rPr>
        <w:annotationRef/>
      </w:r>
      <w:r>
        <w:t xml:space="preserve">Position table after first reference. </w:t>
      </w:r>
    </w:p>
  </w:comment>
  <w:comment w:id="347" w:author="dugalh" w:date="2017-06-16T20:30:00Z" w:initials="dh">
    <w:p w14:paraId="41172C3B" w14:textId="0C54F7D1" w:rsidR="00C642A5" w:rsidRDefault="00C642A5">
      <w:pPr>
        <w:pStyle w:val="CommentText"/>
      </w:pPr>
      <w:r>
        <w:rPr>
          <w:rStyle w:val="CommentReference"/>
        </w:rPr>
        <w:annotationRef/>
      </w:r>
      <w:r>
        <w:t>Exclude – too much detail?</w:t>
      </w:r>
    </w:p>
  </w:comment>
  <w:comment w:id="352" w:author="Adriaan Van Niekerk" w:date="2017-03-04T09:59:00Z" w:initials="avn">
    <w:p w14:paraId="1413B5A9" w14:textId="77777777" w:rsidR="00C642A5" w:rsidRDefault="00C642A5" w:rsidP="00F8201B">
      <w:pPr>
        <w:pStyle w:val="CommentText"/>
      </w:pPr>
      <w:r>
        <w:rPr>
          <w:rStyle w:val="CommentReference"/>
        </w:rPr>
        <w:annotationRef/>
      </w:r>
      <w:r>
        <w:t xml:space="preserve">Position table after first reference. </w:t>
      </w:r>
    </w:p>
  </w:comment>
  <w:comment w:id="361" w:author="dugalh" w:date="2017-04-16T14:47:00Z" w:initials="dh">
    <w:p w14:paraId="4F1AA6BF" w14:textId="43E18A61" w:rsidR="00C642A5" w:rsidRDefault="00C642A5">
      <w:pPr>
        <w:pStyle w:val="CommentText"/>
      </w:pPr>
      <w:r>
        <w:rPr>
          <w:rStyle w:val="CommentReference"/>
        </w:rPr>
        <w:annotationRef/>
      </w:r>
      <w:r>
        <w:t>Necessary?</w:t>
      </w:r>
    </w:p>
  </w:comment>
  <w:comment w:id="373" w:author="dugalh" w:date="2017-04-14T13:40:00Z" w:initials="dh">
    <w:p w14:paraId="7C2B18A9" w14:textId="108DE29D" w:rsidR="00C642A5" w:rsidRDefault="00C642A5">
      <w:pPr>
        <w:pStyle w:val="CommentText"/>
      </w:pPr>
      <w:r>
        <w:rPr>
          <w:rStyle w:val="CommentReference"/>
        </w:rPr>
        <w:annotationRef/>
      </w:r>
      <w:r>
        <w:t xml:space="preserve">It is not so much “training” data as per-pixel data as it is </w:t>
      </w:r>
      <w:proofErr w:type="spellStart"/>
      <w:r>
        <w:t>usef</w:t>
      </w:r>
      <w:proofErr w:type="spellEnd"/>
      <w:r>
        <w:t xml:space="preserve"> for both training and validation.</w:t>
      </w:r>
    </w:p>
  </w:comment>
  <w:comment w:id="375" w:author="Adriaan Van Niekerk" w:date="2016-11-17T08:04:00Z" w:initials="avn">
    <w:p w14:paraId="0F460D7E" w14:textId="11A523A1" w:rsidR="00C642A5" w:rsidRDefault="00C642A5">
      <w:pPr>
        <w:pStyle w:val="CommentText"/>
      </w:pPr>
      <w:r>
        <w:rPr>
          <w:rStyle w:val="CommentReference"/>
        </w:rPr>
        <w:annotationRef/>
      </w:r>
      <w:r>
        <w:t>?</w:t>
      </w:r>
    </w:p>
  </w:comment>
  <w:comment w:id="376" w:author="dugalh" w:date="2017-04-16T14:38:00Z" w:initials="dh">
    <w:p w14:paraId="5AC34FAB" w14:textId="52F75EFF" w:rsidR="00C642A5" w:rsidRDefault="00C642A5">
      <w:pPr>
        <w:pStyle w:val="CommentText"/>
      </w:pPr>
      <w:r>
        <w:rPr>
          <w:rStyle w:val="CommentReference"/>
        </w:rPr>
        <w:annotationRef/>
      </w:r>
      <w:r>
        <w:t>To allow better visual interpretation I had RGB and CIR images placed next to each other</w:t>
      </w:r>
    </w:p>
  </w:comment>
  <w:comment w:id="379" w:author="Adriaan Van Niekerk" w:date="2016-11-17T08:05:00Z" w:initials="avn">
    <w:p w14:paraId="0754907A" w14:textId="66F49142" w:rsidR="00C642A5" w:rsidRDefault="00C642A5">
      <w:pPr>
        <w:pStyle w:val="CommentText"/>
      </w:pPr>
      <w:r>
        <w:rPr>
          <w:rStyle w:val="CommentReference"/>
        </w:rPr>
        <w:annotationRef/>
      </w:r>
      <w:r>
        <w:t>Samples?</w:t>
      </w:r>
    </w:p>
  </w:comment>
  <w:comment w:id="380" w:author="dugalh" w:date="2017-06-16T20:33:00Z" w:initials="dh">
    <w:p w14:paraId="0562DE4A" w14:textId="0ECA45F5" w:rsidR="00C642A5" w:rsidRDefault="00C642A5">
      <w:pPr>
        <w:pStyle w:val="CommentText"/>
      </w:pPr>
      <w:r>
        <w:rPr>
          <w:rStyle w:val="CommentReference"/>
        </w:rPr>
        <w:annotationRef/>
      </w:r>
      <w:r>
        <w:t xml:space="preserve">They are things like trees and clumps of </w:t>
      </w:r>
      <w:proofErr w:type="spellStart"/>
      <w:r>
        <w:t>Spekboom</w:t>
      </w:r>
      <w:proofErr w:type="spellEnd"/>
      <w:r>
        <w:t xml:space="preserve">.  </w:t>
      </w:r>
      <w:proofErr w:type="gramStart"/>
      <w:r>
        <w:t>‘Areas’?.</w:t>
      </w:r>
      <w:proofErr w:type="gramEnd"/>
    </w:p>
  </w:comment>
  <w:comment w:id="381" w:author="Adriaan Van Niekerk" w:date="2017-03-04T10:06:00Z" w:initials="avn">
    <w:p w14:paraId="379A5D6B" w14:textId="42E9771E" w:rsidR="00C642A5" w:rsidRDefault="00C642A5">
      <w:pPr>
        <w:pStyle w:val="CommentText"/>
      </w:pPr>
      <w:r>
        <w:rPr>
          <w:rStyle w:val="CommentReference"/>
        </w:rPr>
        <w:annotationRef/>
      </w:r>
      <w:r>
        <w:t xml:space="preserve">How were the objects created? </w:t>
      </w:r>
    </w:p>
  </w:comment>
  <w:comment w:id="382" w:author="dugalh" w:date="2017-04-16T14:34:00Z" w:initials="dh">
    <w:p w14:paraId="7616FEBB" w14:textId="14503A5C" w:rsidR="00C642A5" w:rsidRDefault="00C642A5">
      <w:pPr>
        <w:pStyle w:val="CommentText"/>
      </w:pPr>
      <w:r>
        <w:rPr>
          <w:rStyle w:val="CommentReference"/>
        </w:rPr>
        <w:annotationRef/>
      </w:r>
      <w:r>
        <w:t>? “</w:t>
      </w:r>
      <w:proofErr w:type="gramStart"/>
      <w:r>
        <w:t>by</w:t>
      </w:r>
      <w:proofErr w:type="gramEnd"/>
      <w:r>
        <w:t xml:space="preserve"> visual discrimination and hand labelling of images”…</w:t>
      </w:r>
    </w:p>
  </w:comment>
  <w:comment w:id="370" w:author="Adriaan Van Niekerk" w:date="2017-03-04T10:05:00Z" w:initials="avn">
    <w:p w14:paraId="49357870" w14:textId="6A0879B7" w:rsidR="00C642A5" w:rsidRDefault="00C642A5">
      <w:pPr>
        <w:pStyle w:val="CommentText"/>
      </w:pPr>
      <w:r>
        <w:rPr>
          <w:rStyle w:val="CommentReference"/>
        </w:rPr>
        <w:annotationRef/>
      </w:r>
      <w:r>
        <w:t xml:space="preserve">This is confusing. In situ data was collected, but then visual interpretation was used to obtain training data? </w:t>
      </w:r>
    </w:p>
  </w:comment>
  <w:comment w:id="397" w:author="Adriaan Van Niekerk" w:date="2017-03-04T10:07:00Z" w:initials="avn">
    <w:p w14:paraId="3E6D8DD2" w14:textId="7AFAA56B" w:rsidR="00C642A5" w:rsidRDefault="00C642A5">
      <w:pPr>
        <w:pStyle w:val="CommentText"/>
      </w:pPr>
      <w:r>
        <w:rPr>
          <w:rStyle w:val="CommentReference"/>
        </w:rPr>
        <w:annotationRef/>
      </w:r>
      <w:r>
        <w:t xml:space="preserve">Refrain from using this term. This paragraph seems to be about training data selection? Ground truth relates to accuracy assessment. </w:t>
      </w:r>
    </w:p>
  </w:comment>
  <w:comment w:id="398" w:author="dugalh" w:date="2017-04-14T13:21:00Z" w:initials="dh">
    <w:p w14:paraId="17D671CC" w14:textId="0A9C3B14" w:rsidR="00C642A5" w:rsidRDefault="00C642A5">
      <w:pPr>
        <w:pStyle w:val="CommentText"/>
      </w:pPr>
      <w:r>
        <w:rPr>
          <w:rStyle w:val="CommentReference"/>
        </w:rPr>
        <w:annotationRef/>
      </w:r>
      <w:r>
        <w:t xml:space="preserve">In my pattern recognition experience, “ground truth” refers to data of which the class labels </w:t>
      </w:r>
      <w:proofErr w:type="spellStart"/>
      <w:proofErr w:type="gramStart"/>
      <w:r>
        <w:t>etc</w:t>
      </w:r>
      <w:proofErr w:type="spellEnd"/>
      <w:r>
        <w:t xml:space="preserve">  are</w:t>
      </w:r>
      <w:proofErr w:type="gramEnd"/>
      <w:r>
        <w:t xml:space="preserve"> known (how they are known </w:t>
      </w:r>
      <w:proofErr w:type="spellStart"/>
      <w:r>
        <w:t>eg</w:t>
      </w:r>
      <w:proofErr w:type="spellEnd"/>
      <w:r>
        <w:t xml:space="preserve"> via field visit or image visual inspection is irrelevant).  The same ground </w:t>
      </w:r>
      <w:proofErr w:type="spellStart"/>
      <w:r>
        <w:t>truthed</w:t>
      </w:r>
      <w:proofErr w:type="spellEnd"/>
      <w:r>
        <w:t xml:space="preserve"> data can, and generally is, used for both training and validation, usually in some sort of cross validation or bootstrapped way.  </w:t>
      </w:r>
    </w:p>
    <w:p w14:paraId="3E71EFD4" w14:textId="77777777" w:rsidR="00C642A5" w:rsidRDefault="00C642A5">
      <w:pPr>
        <w:pStyle w:val="CommentText"/>
      </w:pPr>
    </w:p>
    <w:p w14:paraId="643EC35A" w14:textId="092F8E86" w:rsidR="00C642A5" w:rsidRDefault="00C642A5">
      <w:pPr>
        <w:pStyle w:val="CommentText"/>
      </w:pPr>
      <w:r>
        <w:t>The above to explain my original use of the term “ground truth” which I have now removed</w:t>
      </w:r>
    </w:p>
  </w:comment>
  <w:comment w:id="399" w:author="Adriaan Van Niekerk" w:date="2017-03-04T10:08:00Z" w:initials="avn">
    <w:p w14:paraId="7CA902FD" w14:textId="0BA20394" w:rsidR="00C642A5" w:rsidRDefault="00C642A5">
      <w:pPr>
        <w:pStyle w:val="CommentText"/>
      </w:pPr>
      <w:r>
        <w:rPr>
          <w:rStyle w:val="CommentReference"/>
        </w:rPr>
        <w:annotationRef/>
      </w:r>
      <w:r>
        <w:t xml:space="preserve">Remove! This creates the impression that the data was inaccurate from the start. </w:t>
      </w:r>
    </w:p>
  </w:comment>
  <w:comment w:id="405" w:author="dugalh" w:date="2017-04-14T13:33:00Z" w:initials="dh">
    <w:p w14:paraId="0FEF31B2" w14:textId="61087046" w:rsidR="00C642A5" w:rsidRDefault="00C642A5">
      <w:pPr>
        <w:pStyle w:val="CommentText"/>
      </w:pPr>
      <w:r>
        <w:rPr>
          <w:rStyle w:val="CommentReference"/>
        </w:rPr>
        <w:annotationRef/>
      </w:r>
      <w:r>
        <w:t>It could be argued that this makes this a 4 image study not a ~2000 image study.  Am inclined to omit…</w:t>
      </w:r>
    </w:p>
  </w:comment>
  <w:comment w:id="422" w:author="Adriaan Van Niekerk" w:date="2017-03-04T12:01:00Z" w:initials="avn">
    <w:p w14:paraId="469172DB" w14:textId="77777777" w:rsidR="00C642A5" w:rsidRDefault="00C642A5" w:rsidP="008C5A14">
      <w:pPr>
        <w:pStyle w:val="CommentText"/>
      </w:pPr>
      <w:r>
        <w:rPr>
          <w:rStyle w:val="CommentReference"/>
        </w:rPr>
        <w:annotationRef/>
      </w:r>
      <w:r>
        <w:t>Relevance here? This section is about accuracy assessment. Rather explain this in section 2.2.</w:t>
      </w:r>
    </w:p>
  </w:comment>
  <w:comment w:id="423" w:author="dugalh" w:date="2017-09-18T16:33:00Z" w:initials="dh">
    <w:p w14:paraId="67B6BB4C" w14:textId="6670AA4E" w:rsidR="00C642A5" w:rsidRDefault="00C642A5">
      <w:pPr>
        <w:pStyle w:val="CommentText"/>
      </w:pPr>
      <w:r>
        <w:rPr>
          <w:rStyle w:val="CommentReference"/>
        </w:rPr>
        <w:annotationRef/>
      </w:r>
      <w:r>
        <w:t>To do</w:t>
      </w:r>
    </w:p>
  </w:comment>
  <w:comment w:id="424" w:author="dugalh" w:date="2017-04-16T17:25:00Z" w:initials="dh">
    <w:p w14:paraId="254C11CC" w14:textId="00EA6FCC" w:rsidR="00C642A5" w:rsidRDefault="00C642A5">
      <w:pPr>
        <w:pStyle w:val="CommentText"/>
      </w:pPr>
      <w:r>
        <w:rPr>
          <w:rStyle w:val="CommentReference"/>
        </w:rPr>
        <w:annotationRef/>
      </w:r>
      <w:r>
        <w:t>To do: Hack this figure to change “Ground Truth” to “Class Label”</w:t>
      </w:r>
    </w:p>
  </w:comment>
  <w:comment w:id="428" w:author="Adriaan Van Niekerk" w:date="2017-03-04T10:11:00Z" w:initials="avn">
    <w:p w14:paraId="616FF132" w14:textId="6451C7FF" w:rsidR="00C642A5" w:rsidRDefault="00C642A5">
      <w:pPr>
        <w:pStyle w:val="CommentText"/>
      </w:pPr>
      <w:r>
        <w:rPr>
          <w:rStyle w:val="CommentReference"/>
        </w:rPr>
        <w:annotationRef/>
      </w:r>
      <w:r>
        <w:t>Examples?</w:t>
      </w:r>
    </w:p>
  </w:comment>
  <w:comment w:id="452" w:author="Adriaan Van Niekerk" w:date="2017-03-04T10:20:00Z" w:initials="avn">
    <w:p w14:paraId="49C0C54F" w14:textId="6C47C09F" w:rsidR="00C642A5" w:rsidRDefault="00C642A5">
      <w:pPr>
        <w:pStyle w:val="CommentText"/>
      </w:pPr>
      <w:r>
        <w:rPr>
          <w:rStyle w:val="CommentReference"/>
        </w:rPr>
        <w:annotationRef/>
      </w:r>
      <w:r>
        <w:t>Relevance?</w:t>
      </w:r>
    </w:p>
  </w:comment>
  <w:comment w:id="457" w:author="Adriaan Van Niekerk" w:date="2016-11-17T08:09:00Z" w:initials="avn">
    <w:p w14:paraId="3F954A3B" w14:textId="7870E57C" w:rsidR="00C642A5" w:rsidRDefault="00C642A5">
      <w:pPr>
        <w:pStyle w:val="CommentText"/>
      </w:pPr>
      <w:r>
        <w:rPr>
          <w:rStyle w:val="CommentReference"/>
        </w:rPr>
        <w:annotationRef/>
      </w:r>
      <w:r>
        <w:t xml:space="preserve">This must be explained much earlier. </w:t>
      </w:r>
    </w:p>
  </w:comment>
  <w:comment w:id="463" w:author="Adriaan Van Niekerk" w:date="2017-03-04T10:45:00Z" w:initials="avn">
    <w:p w14:paraId="3EAF2C10" w14:textId="7E005E60" w:rsidR="00C642A5" w:rsidRDefault="00C642A5">
      <w:pPr>
        <w:pStyle w:val="CommentText"/>
      </w:pPr>
      <w:r>
        <w:rPr>
          <w:rStyle w:val="CommentReference"/>
        </w:rPr>
        <w:annotationRef/>
      </w:r>
      <w:r>
        <w:t>Why not simply increase the size of the window?</w:t>
      </w:r>
    </w:p>
  </w:comment>
  <w:comment w:id="464" w:author="dugalh" w:date="2017-04-14T15:51:00Z" w:initials="dh">
    <w:p w14:paraId="081979AF" w14:textId="71348486" w:rsidR="00C642A5" w:rsidRDefault="00C642A5">
      <w:pPr>
        <w:pStyle w:val="CommentText"/>
      </w:pPr>
      <w:r>
        <w:rPr>
          <w:rStyle w:val="CommentReference"/>
        </w:rPr>
        <w:annotationRef/>
      </w:r>
      <w:r>
        <w:t xml:space="preserve">You would then be describing the overall texture of an arbitrary combination of plants which would not help discriminate </w:t>
      </w:r>
      <w:proofErr w:type="spellStart"/>
      <w:r>
        <w:t>spekboom</w:t>
      </w:r>
      <w:proofErr w:type="spellEnd"/>
      <w:r>
        <w:t xml:space="preserve"> from everything else.  </w:t>
      </w:r>
      <w:proofErr w:type="spellStart"/>
      <w:r>
        <w:t>Spekboom</w:t>
      </w:r>
      <w:proofErr w:type="spellEnd"/>
      <w:r>
        <w:t xml:space="preserve"> occurs in small clumps and so needs a small sliding window or OBIA approach.</w:t>
      </w:r>
    </w:p>
  </w:comment>
  <w:comment w:id="460" w:author="Adriaan Van Niekerk" w:date="2016-11-17T08:13:00Z" w:initials="avn">
    <w:p w14:paraId="2ABADB10" w14:textId="3779471E" w:rsidR="00C642A5" w:rsidRDefault="00C642A5">
      <w:pPr>
        <w:pStyle w:val="CommentText"/>
      </w:pPr>
      <w:r>
        <w:rPr>
          <w:rStyle w:val="CommentReference"/>
        </w:rPr>
        <w:annotationRef/>
      </w:r>
      <w:r>
        <w:t>Later</w:t>
      </w:r>
    </w:p>
  </w:comment>
  <w:comment w:id="461" w:author="Adriaan Van Niekerk" w:date="2017-03-04T10:46:00Z" w:initials="avn">
    <w:p w14:paraId="6F318C4C" w14:textId="2352750F" w:rsidR="00C642A5" w:rsidRDefault="00C642A5">
      <w:pPr>
        <w:pStyle w:val="CommentText"/>
      </w:pPr>
      <w:r>
        <w:rPr>
          <w:rStyle w:val="CommentReference"/>
        </w:rPr>
        <w:annotationRef/>
      </w:r>
      <w:r>
        <w:t xml:space="preserve">I think this can be left out. It creates many questions. </w:t>
      </w:r>
    </w:p>
  </w:comment>
  <w:comment w:id="465" w:author="dugalh" w:date="2017-04-14T16:44:00Z" w:initials="dh">
    <w:p w14:paraId="66DFD936" w14:textId="7F2854A5" w:rsidR="00C642A5" w:rsidRDefault="00C642A5">
      <w:pPr>
        <w:pStyle w:val="CommentText"/>
      </w:pPr>
      <w:r>
        <w:rPr>
          <w:rStyle w:val="CommentReference"/>
        </w:rPr>
        <w:annotationRef/>
      </w:r>
      <w:r>
        <w:t>OK?</w:t>
      </w:r>
    </w:p>
  </w:comment>
  <w:comment w:id="477" w:author="Adriaan Van Niekerk" w:date="2016-11-17T08:46:00Z" w:initials="avn">
    <w:p w14:paraId="449000A2" w14:textId="77777777" w:rsidR="00C642A5" w:rsidRDefault="00C642A5" w:rsidP="00684B18">
      <w:pPr>
        <w:pStyle w:val="CommentText"/>
      </w:pPr>
      <w:r>
        <w:rPr>
          <w:rStyle w:val="CommentReference"/>
        </w:rPr>
        <w:annotationRef/>
      </w:r>
      <w:r>
        <w:t>Which?</w:t>
      </w:r>
    </w:p>
  </w:comment>
  <w:comment w:id="478" w:author="Adriaan Van Niekerk" w:date="2017-03-04T12:09:00Z" w:initials="avn">
    <w:p w14:paraId="637515E6" w14:textId="77777777" w:rsidR="00C642A5" w:rsidRDefault="00C642A5" w:rsidP="00684B18">
      <w:pPr>
        <w:pStyle w:val="CommentText"/>
      </w:pPr>
      <w:r>
        <w:rPr>
          <w:rStyle w:val="CommentReference"/>
        </w:rPr>
        <w:annotationRef/>
      </w:r>
      <w:r>
        <w:t xml:space="preserve">This is the important bit. </w:t>
      </w:r>
    </w:p>
  </w:comment>
  <w:comment w:id="474" w:author="Adriaan Van Niekerk" w:date="2017-03-04T12:08:00Z" w:initials="avn">
    <w:p w14:paraId="1DD60A99" w14:textId="77777777" w:rsidR="00C642A5" w:rsidRDefault="00C642A5" w:rsidP="00684B18">
      <w:pPr>
        <w:pStyle w:val="CommentText"/>
      </w:pPr>
      <w:r>
        <w:rPr>
          <w:rStyle w:val="CommentReference"/>
        </w:rPr>
        <w:annotationRef/>
      </w:r>
      <w:r>
        <w:t xml:space="preserve">I think this should rather be included in Section 2.5. And one sentence is sufficient. </w:t>
      </w:r>
    </w:p>
  </w:comment>
  <w:comment w:id="485" w:author="dugalh" w:date="2017-04-14T16:01:00Z" w:initials="dh">
    <w:p w14:paraId="26727377" w14:textId="2FC4D7B7" w:rsidR="00C642A5" w:rsidRDefault="00C642A5">
      <w:pPr>
        <w:pStyle w:val="CommentText"/>
      </w:pPr>
      <w:r>
        <w:rPr>
          <w:rStyle w:val="CommentReference"/>
        </w:rPr>
        <w:annotationRef/>
      </w:r>
      <w:proofErr w:type="gramStart"/>
      <w:r>
        <w:t>your</w:t>
      </w:r>
      <w:proofErr w:type="gramEnd"/>
      <w:r>
        <w:t xml:space="preserve"> changes create the impression that the only colour space used was a normalised one which was not the case</w:t>
      </w:r>
    </w:p>
  </w:comment>
  <w:comment w:id="499" w:author="Adriaan Van Niekerk" w:date="2017-03-04T11:44:00Z" w:initials="avn">
    <w:p w14:paraId="7D62BA81" w14:textId="6DCD7453" w:rsidR="00C642A5" w:rsidRDefault="00C642A5">
      <w:pPr>
        <w:pStyle w:val="CommentText"/>
      </w:pPr>
      <w:r>
        <w:rPr>
          <w:rStyle w:val="CommentReference"/>
        </w:rPr>
        <w:annotationRef/>
      </w:r>
      <w:r>
        <w:t>Such as?</w:t>
      </w:r>
    </w:p>
  </w:comment>
  <w:comment w:id="502" w:author="Adriaan Van Niekerk" w:date="2017-03-04T11:44:00Z" w:initials="avn">
    <w:p w14:paraId="7DF482F8" w14:textId="258A3D8D" w:rsidR="00C642A5" w:rsidRDefault="00C642A5">
      <w:pPr>
        <w:pStyle w:val="CommentText"/>
      </w:pPr>
      <w:r>
        <w:rPr>
          <w:rStyle w:val="CommentReference"/>
        </w:rPr>
        <w:annotationRef/>
      </w:r>
      <w:r>
        <w:t>Such as? Very vague.</w:t>
      </w:r>
    </w:p>
  </w:comment>
  <w:comment w:id="515" w:author="dugalh" w:date="2017-04-14T16:10:00Z" w:initials="dh">
    <w:p w14:paraId="4D5C2D53" w14:textId="705A1095" w:rsidR="00C642A5" w:rsidRDefault="00C642A5">
      <w:pPr>
        <w:pStyle w:val="CommentText"/>
      </w:pPr>
      <w:r>
        <w:rPr>
          <w:rStyle w:val="CommentReference"/>
        </w:rPr>
        <w:annotationRef/>
      </w:r>
      <w:r>
        <w:t>The problems of relevancy and redundancy must be considered together</w:t>
      </w:r>
    </w:p>
  </w:comment>
  <w:comment w:id="509" w:author="Adriaan Van Niekerk" w:date="2016-11-17T08:56:00Z" w:initials="avn">
    <w:p w14:paraId="1672FD73" w14:textId="68EE1123" w:rsidR="00C642A5" w:rsidRDefault="00C642A5">
      <w:pPr>
        <w:pStyle w:val="CommentText"/>
      </w:pPr>
      <w:r>
        <w:rPr>
          <w:rStyle w:val="CommentReference"/>
        </w:rPr>
        <w:annotationRef/>
      </w:r>
      <w:r>
        <w:t>Was this done in a small area?</w:t>
      </w:r>
    </w:p>
  </w:comment>
  <w:comment w:id="510" w:author="dugalh" w:date="2017-04-14T16:18:00Z" w:initials="dh">
    <w:p w14:paraId="39CBD14B" w14:textId="65F05607" w:rsidR="00C642A5" w:rsidRDefault="00C642A5">
      <w:pPr>
        <w:pStyle w:val="CommentText"/>
      </w:pPr>
      <w:r>
        <w:rPr>
          <w:rStyle w:val="CommentReference"/>
        </w:rPr>
        <w:annotationRef/>
      </w:r>
      <w:r>
        <w:t>It was done on the same areas used to train the classifier.</w:t>
      </w:r>
    </w:p>
  </w:comment>
  <w:comment w:id="526" w:author="Adriaan Van Niekerk" w:date="2017-03-04T11:47:00Z" w:initials="avn">
    <w:p w14:paraId="0B69DE22" w14:textId="39126F54" w:rsidR="00C642A5" w:rsidRDefault="00C642A5">
      <w:pPr>
        <w:pStyle w:val="CommentText"/>
      </w:pPr>
      <w:r>
        <w:rPr>
          <w:rStyle w:val="CommentReference"/>
        </w:rPr>
        <w:annotationRef/>
      </w:r>
      <w:r>
        <w:t xml:space="preserve">Not yet explained that this must be created. </w:t>
      </w:r>
    </w:p>
  </w:comment>
  <w:comment w:id="527" w:author="Adriaan Van Niekerk" w:date="2017-03-04T11:49:00Z" w:initials="avn">
    <w:p w14:paraId="1C1545DC" w14:textId="3AA63C8D" w:rsidR="00C642A5" w:rsidRDefault="00C642A5">
      <w:pPr>
        <w:pStyle w:val="CommentText"/>
      </w:pPr>
      <w:r>
        <w:rPr>
          <w:rStyle w:val="CommentReference"/>
        </w:rPr>
        <w:annotationRef/>
      </w:r>
      <w:r>
        <w:t xml:space="preserve">Is this not going to be a paper? If so, a reference to the other paper is needed here. </w:t>
      </w:r>
    </w:p>
  </w:comment>
  <w:comment w:id="528" w:author="dugalh" w:date="2017-04-14T16:13:00Z" w:initials="dh">
    <w:p w14:paraId="58993D24" w14:textId="2984E3C3" w:rsidR="00C642A5" w:rsidRDefault="00C642A5">
      <w:pPr>
        <w:pStyle w:val="CommentText"/>
      </w:pPr>
      <w:r>
        <w:rPr>
          <w:rStyle w:val="CommentReference"/>
        </w:rPr>
        <w:annotationRef/>
      </w:r>
      <w:r>
        <w:t>Yes – when it is published</w:t>
      </w:r>
    </w:p>
  </w:comment>
  <w:comment w:id="536" w:author="dugalh" w:date="2016-11-02T12:46:00Z" w:initials="d">
    <w:p w14:paraId="671ED70E" w14:textId="6B34293B" w:rsidR="00C642A5" w:rsidRDefault="00C642A5">
      <w:pPr>
        <w:pStyle w:val="CommentText"/>
      </w:pPr>
      <w:r>
        <w:rPr>
          <w:rStyle w:val="CommentReference"/>
        </w:rPr>
        <w:annotationRef/>
      </w:r>
      <w:r>
        <w:t>This section could be omitted</w:t>
      </w:r>
    </w:p>
  </w:comment>
  <w:comment w:id="537" w:author="Adriaan Van Niekerk" w:date="2017-03-05T20:45:00Z" w:initials="avn">
    <w:p w14:paraId="73D7A07A" w14:textId="1D7DEFDD" w:rsidR="00C642A5" w:rsidRDefault="00C642A5">
      <w:pPr>
        <w:pStyle w:val="CommentText"/>
      </w:pPr>
      <w:r>
        <w:rPr>
          <w:rStyle w:val="CommentReference"/>
        </w:rPr>
        <w:annotationRef/>
      </w:r>
      <w:r>
        <w:t xml:space="preserve">Leave it for the first submission. The reviewers will likely suggest that it be removed. So we do it then. </w:t>
      </w:r>
    </w:p>
  </w:comment>
  <w:comment w:id="540" w:author="dugalh" w:date="2016-11-09T13:11:00Z" w:initials="d">
    <w:p w14:paraId="3D84DDE2" w14:textId="7AE24447" w:rsidR="00C642A5" w:rsidRDefault="00C642A5">
      <w:pPr>
        <w:pStyle w:val="CommentText"/>
      </w:pPr>
      <w:r>
        <w:rPr>
          <w:rStyle w:val="CommentReference"/>
        </w:rPr>
        <w:annotationRef/>
      </w:r>
      <w:r>
        <w:t xml:space="preserve">Add classification time per image and compare to </w:t>
      </w:r>
      <w:proofErr w:type="spellStart"/>
      <w:r>
        <w:t>Basu</w:t>
      </w:r>
      <w:proofErr w:type="spellEnd"/>
      <w:r>
        <w:t>?</w:t>
      </w:r>
    </w:p>
  </w:comment>
  <w:comment w:id="541" w:author="Adriaan Van Niekerk" w:date="2017-03-05T20:44:00Z" w:initials="avn">
    <w:p w14:paraId="041A185A" w14:textId="4E06BEEE" w:rsidR="00C642A5" w:rsidRDefault="00C642A5">
      <w:pPr>
        <w:pStyle w:val="CommentText"/>
      </w:pPr>
      <w:r>
        <w:rPr>
          <w:rStyle w:val="CommentReference"/>
        </w:rPr>
        <w:annotationRef/>
      </w:r>
      <w:r>
        <w:t xml:space="preserve">No, leave out anything related to efficiency for this paper. </w:t>
      </w:r>
    </w:p>
  </w:comment>
  <w:comment w:id="542" w:author="dugalh" w:date="2017-06-16T20:53:00Z" w:initials="dh">
    <w:p w14:paraId="17074C8B" w14:textId="41898D99" w:rsidR="00C642A5" w:rsidRDefault="00C642A5">
      <w:pPr>
        <w:pStyle w:val="CommentText"/>
      </w:pPr>
      <w:r>
        <w:rPr>
          <w:rStyle w:val="CommentReference"/>
        </w:rPr>
        <w:annotationRef/>
      </w:r>
      <w:r w:rsidR="00C745DD">
        <w:t>To d</w:t>
      </w:r>
      <w:r>
        <w:t>o</w:t>
      </w:r>
    </w:p>
  </w:comment>
  <w:comment w:id="546" w:author="Adriaan Van Niekerk" w:date="2016-11-17T09:01:00Z" w:initials="avn">
    <w:p w14:paraId="60F58706" w14:textId="77777777" w:rsidR="00C642A5" w:rsidRDefault="00C642A5" w:rsidP="00F65796">
      <w:pPr>
        <w:pStyle w:val="CommentText"/>
      </w:pPr>
      <w:r>
        <w:rPr>
          <w:rStyle w:val="CommentReference"/>
        </w:rPr>
        <w:annotationRef/>
      </w:r>
      <w:r>
        <w:t xml:space="preserve">Methods. </w:t>
      </w:r>
    </w:p>
  </w:comment>
  <w:comment w:id="552" w:author="Adriaan Van Niekerk" w:date="2016-11-17T09:05:00Z" w:initials="avn">
    <w:p w14:paraId="7B424137" w14:textId="77777777" w:rsidR="00C642A5" w:rsidRDefault="00C642A5" w:rsidP="007E73AF">
      <w:pPr>
        <w:pStyle w:val="CommentText"/>
      </w:pPr>
      <w:r>
        <w:rPr>
          <w:rStyle w:val="CommentReference"/>
        </w:rPr>
        <w:annotationRef/>
      </w:r>
      <w:r>
        <w:t>Methods</w:t>
      </w:r>
    </w:p>
  </w:comment>
  <w:comment w:id="572" w:author="Adriaan Van Niekerk" w:date="2017-03-04T12:01:00Z" w:initials="avn">
    <w:p w14:paraId="3F310E7F" w14:textId="64EE72FF" w:rsidR="00C642A5" w:rsidRDefault="00C642A5">
      <w:pPr>
        <w:pStyle w:val="CommentText"/>
      </w:pPr>
      <w:r>
        <w:rPr>
          <w:rStyle w:val="CommentReference"/>
        </w:rPr>
        <w:annotationRef/>
      </w:r>
      <w:r>
        <w:t>Relevance here? This section is about accuracy assessment. Rather explain this in section 2.2.</w:t>
      </w:r>
    </w:p>
  </w:comment>
  <w:comment w:id="584" w:author="dugalh" w:date="2016-11-03T18:14:00Z" w:initials="d">
    <w:p w14:paraId="4FBB34C5" w14:textId="6EDB9014" w:rsidR="00C642A5" w:rsidRDefault="00C642A5">
      <w:pPr>
        <w:pStyle w:val="CommentText"/>
      </w:pPr>
      <w:r>
        <w:rPr>
          <w:rStyle w:val="CommentReference"/>
        </w:rPr>
        <w:annotationRef/>
      </w:r>
      <w:r>
        <w:rPr>
          <w:rStyle w:val="CommentReference"/>
        </w:rPr>
        <w:t>Should I include images of the mosaic and or the SPOT 5 validation?  (</w:t>
      </w:r>
      <w:proofErr w:type="gramStart"/>
      <w:r>
        <w:rPr>
          <w:rStyle w:val="CommentReference"/>
        </w:rPr>
        <w:t>the</w:t>
      </w:r>
      <w:proofErr w:type="gramEnd"/>
      <w:r>
        <w:rPr>
          <w:rStyle w:val="CommentReference"/>
        </w:rPr>
        <w:t xml:space="preserve"> paper is v long already…)</w:t>
      </w:r>
    </w:p>
  </w:comment>
  <w:comment w:id="592" w:author="Adriaan Van Niekerk" w:date="2016-11-17T08:46:00Z" w:initials="avn">
    <w:p w14:paraId="3C1AFDEC" w14:textId="4AD32451" w:rsidR="00C642A5" w:rsidRDefault="00C642A5">
      <w:pPr>
        <w:pStyle w:val="CommentText"/>
      </w:pPr>
      <w:r>
        <w:rPr>
          <w:rStyle w:val="CommentReference"/>
        </w:rPr>
        <w:annotationRef/>
      </w:r>
      <w:r>
        <w:t>Which?</w:t>
      </w:r>
    </w:p>
  </w:comment>
  <w:comment w:id="593" w:author="Adriaan Van Niekerk" w:date="2017-03-04T12:09:00Z" w:initials="avn">
    <w:p w14:paraId="20DBB78D" w14:textId="7875F3CD" w:rsidR="00C642A5" w:rsidRDefault="00C642A5">
      <w:pPr>
        <w:pStyle w:val="CommentText"/>
      </w:pPr>
      <w:r>
        <w:rPr>
          <w:rStyle w:val="CommentReference"/>
        </w:rPr>
        <w:annotationRef/>
      </w:r>
      <w:r>
        <w:t xml:space="preserve">This is the important bit. </w:t>
      </w:r>
    </w:p>
  </w:comment>
  <w:comment w:id="589" w:author="Adriaan Van Niekerk" w:date="2017-03-04T12:08:00Z" w:initials="avn">
    <w:p w14:paraId="13A8DD14" w14:textId="0EE92276" w:rsidR="00C642A5" w:rsidRDefault="00C642A5">
      <w:pPr>
        <w:pStyle w:val="CommentText"/>
      </w:pPr>
      <w:r>
        <w:rPr>
          <w:rStyle w:val="CommentReference"/>
        </w:rPr>
        <w:annotationRef/>
      </w:r>
      <w:r>
        <w:t xml:space="preserve">I think this should rather be included in Section 2.5. And one sentence is sufficient. </w:t>
      </w:r>
    </w:p>
  </w:comment>
  <w:comment w:id="590" w:author="dugalh" w:date="2017-04-25T17:59:00Z" w:initials="dh">
    <w:p w14:paraId="2BC6FF91" w14:textId="1F1BE350" w:rsidR="00C642A5" w:rsidRDefault="00C642A5">
      <w:pPr>
        <w:pStyle w:val="CommentText"/>
      </w:pPr>
      <w:r>
        <w:rPr>
          <w:rStyle w:val="CommentReference"/>
        </w:rPr>
        <w:annotationRef/>
      </w:r>
      <w:r>
        <w:t>Done</w:t>
      </w:r>
    </w:p>
  </w:comment>
  <w:comment w:id="615" w:author="Adriaan Van Niekerk" w:date="2017-03-05T11:46:00Z" w:initials="avn">
    <w:p w14:paraId="3D13FE7B" w14:textId="43168814" w:rsidR="00C642A5" w:rsidRDefault="00C642A5">
      <w:pPr>
        <w:pStyle w:val="CommentText"/>
      </w:pPr>
      <w:r>
        <w:rPr>
          <w:rStyle w:val="CommentReference"/>
        </w:rPr>
        <w:annotationRef/>
      </w:r>
    </w:p>
  </w:comment>
  <w:comment w:id="666" w:author="Adriaan Van Niekerk" w:date="2016-11-17T08:50:00Z" w:initials="avn">
    <w:p w14:paraId="152155C9" w14:textId="49D07FCD" w:rsidR="00C642A5" w:rsidRDefault="00C642A5">
      <w:pPr>
        <w:pStyle w:val="CommentText"/>
      </w:pPr>
      <w:r>
        <w:rPr>
          <w:rStyle w:val="CommentReference"/>
        </w:rPr>
        <w:annotationRef/>
      </w:r>
      <w:r>
        <w:t>Must be explained in intro.</w:t>
      </w:r>
    </w:p>
  </w:comment>
  <w:comment w:id="656" w:author="Adriaan Van Niekerk" w:date="2017-03-05T11:51:00Z" w:initials="avn">
    <w:p w14:paraId="04860364" w14:textId="61C858E7" w:rsidR="00C642A5" w:rsidRDefault="00C642A5">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657" w:author="dugalh" w:date="2017-04-25T18:00:00Z" w:initials="dh">
    <w:p w14:paraId="0BEC44FD" w14:textId="077F0943" w:rsidR="00C642A5" w:rsidRDefault="00C642A5">
      <w:pPr>
        <w:pStyle w:val="CommentText"/>
      </w:pPr>
      <w:r>
        <w:rPr>
          <w:rStyle w:val="CommentReference"/>
        </w:rPr>
        <w:annotationRef/>
      </w:r>
      <w:r>
        <w:t>Have moved</w:t>
      </w:r>
    </w:p>
  </w:comment>
  <w:comment w:id="669" w:author="Adriaan Van Niekerk" w:date="2017-03-05T11:54:00Z" w:initials="avn">
    <w:p w14:paraId="5E0773A7" w14:textId="6D081BE4" w:rsidR="00C642A5" w:rsidRDefault="00C642A5">
      <w:pPr>
        <w:pStyle w:val="CommentText"/>
      </w:pPr>
      <w:r>
        <w:rPr>
          <w:rStyle w:val="CommentReference"/>
        </w:rPr>
        <w:annotationRef/>
      </w:r>
      <w:r>
        <w:t>Discussion.</w:t>
      </w:r>
    </w:p>
  </w:comment>
  <w:comment w:id="670" w:author="dugalh" w:date="2017-04-25T17:59:00Z" w:initials="dh">
    <w:p w14:paraId="31F5CFCC" w14:textId="0DE881C4" w:rsidR="00C642A5" w:rsidRDefault="00C642A5">
      <w:pPr>
        <w:pStyle w:val="CommentText"/>
      </w:pPr>
      <w:r>
        <w:rPr>
          <w:rStyle w:val="CommentReference"/>
        </w:rPr>
        <w:annotationRef/>
      </w:r>
      <w:r>
        <w:t>Moved</w:t>
      </w:r>
    </w:p>
  </w:comment>
  <w:comment w:id="673" w:author="Adriaan Van Niekerk" w:date="2017-03-05T11:55:00Z" w:initials="avn">
    <w:p w14:paraId="6B22FB74" w14:textId="755D3EB0" w:rsidR="00C642A5" w:rsidRDefault="00C642A5">
      <w:pPr>
        <w:pStyle w:val="CommentText"/>
      </w:pPr>
      <w:r>
        <w:rPr>
          <w:rStyle w:val="CommentReference"/>
        </w:rPr>
        <w:annotationRef/>
      </w:r>
      <w:r>
        <w:t>Your writing tends to be too informal. Rather just say wat is observed in the results section and give interpretations in the discussion section.</w:t>
      </w:r>
    </w:p>
  </w:comment>
  <w:comment w:id="674" w:author="dugalh" w:date="2017-04-25T18:00:00Z" w:initials="dh">
    <w:p w14:paraId="2F92F0FC" w14:textId="6640BA50" w:rsidR="00C642A5" w:rsidRDefault="00C642A5">
      <w:pPr>
        <w:pStyle w:val="CommentText"/>
      </w:pPr>
      <w:r>
        <w:rPr>
          <w:rStyle w:val="CommentReference"/>
        </w:rPr>
        <w:annotationRef/>
      </w:r>
      <w:r>
        <w:t>Have made separate results and discussion sections</w:t>
      </w:r>
    </w:p>
  </w:comment>
  <w:comment w:id="690" w:author="Adriaan Van Niekerk" w:date="2016-11-17T08:57:00Z" w:initials="avn">
    <w:p w14:paraId="10144A0E" w14:textId="4E5B372B" w:rsidR="00C642A5" w:rsidRDefault="00C642A5">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691" w:author="dugalh" w:date="2017-04-16T15:01:00Z" w:initials="dh">
    <w:p w14:paraId="255EDE15" w14:textId="6B0CE609" w:rsidR="00C642A5" w:rsidRDefault="00C642A5">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697" w:author="Adriaan Van Niekerk" w:date="2016-11-17T08:58:00Z" w:initials="avn">
    <w:p w14:paraId="1C604C88" w14:textId="41A31EA0" w:rsidR="00C642A5" w:rsidRDefault="00C642A5">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700" w:author="dugalh" w:date="2017-04-16T17:35:00Z" w:initials="dh">
    <w:p w14:paraId="5E6B09C9" w14:textId="1C79C3C3" w:rsidR="00C642A5" w:rsidRDefault="00C642A5">
      <w:pPr>
        <w:pStyle w:val="CommentText"/>
      </w:pPr>
      <w:r>
        <w:rPr>
          <w:rStyle w:val="CommentReference"/>
        </w:rPr>
        <w:annotationRef/>
      </w:r>
      <w:r>
        <w:t>I could split this into Per-Pixel Classification and Canopy Cover Estimation to further clarify things.  What do you think?</w:t>
      </w:r>
    </w:p>
  </w:comment>
  <w:comment w:id="708" w:author="Adriaan Van Niekerk" w:date="2016-11-17T09:01:00Z" w:initials="avn">
    <w:p w14:paraId="05AB7E59" w14:textId="3895FACD" w:rsidR="00C642A5" w:rsidRDefault="00C642A5">
      <w:pPr>
        <w:pStyle w:val="CommentText"/>
      </w:pPr>
      <w:r>
        <w:rPr>
          <w:rStyle w:val="CommentReference"/>
        </w:rPr>
        <w:annotationRef/>
      </w:r>
      <w:r>
        <w:t xml:space="preserve">Methods. </w:t>
      </w:r>
    </w:p>
  </w:comment>
  <w:comment w:id="713" w:author="dugalh" w:date="2017-04-16T15:21:00Z" w:initials="dh">
    <w:p w14:paraId="419B5655" w14:textId="1CE154DC" w:rsidR="00C642A5" w:rsidRDefault="00C642A5">
      <w:pPr>
        <w:pStyle w:val="CommentText"/>
      </w:pPr>
      <w:r>
        <w:rPr>
          <w:rStyle w:val="CommentReference"/>
        </w:rPr>
        <w:annotationRef/>
      </w:r>
      <w:r>
        <w:t>“</w:t>
      </w:r>
      <w:proofErr w:type="gramStart"/>
      <w:r>
        <w:t>overall</w:t>
      </w:r>
      <w:proofErr w:type="gramEnd"/>
      <w:r>
        <w:t>” as in over all the classes</w:t>
      </w:r>
    </w:p>
  </w:comment>
  <w:comment w:id="716" w:author="Adriaan Van Niekerk" w:date="2017-03-05T12:43:00Z" w:initials="avn">
    <w:p w14:paraId="12C836BF" w14:textId="352AA666" w:rsidR="00C642A5" w:rsidRDefault="00C642A5">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720" w:author="Adriaan Van Niekerk" w:date="2016-11-17T09:08:00Z" w:initials="avn">
    <w:p w14:paraId="739FF525" w14:textId="6AF65728" w:rsidR="00C642A5" w:rsidRDefault="00C642A5">
      <w:pPr>
        <w:pStyle w:val="CommentText"/>
      </w:pPr>
      <w:r>
        <w:rPr>
          <w:rStyle w:val="CommentReference"/>
        </w:rPr>
        <w:annotationRef/>
      </w:r>
      <w:r>
        <w:t>Is it? What informed your expectations? It does not look high to me?</w:t>
      </w:r>
    </w:p>
  </w:comment>
  <w:comment w:id="718" w:author="Adriaan Van Niekerk" w:date="2017-03-05T12:06:00Z" w:initials="avn">
    <w:p w14:paraId="1486E598" w14:textId="6293C47B" w:rsidR="00C642A5" w:rsidRDefault="00C642A5">
      <w:pPr>
        <w:pStyle w:val="CommentText"/>
      </w:pPr>
      <w:r>
        <w:rPr>
          <w:rStyle w:val="CommentReference"/>
        </w:rPr>
        <w:annotationRef/>
      </w:r>
      <w:r>
        <w:t xml:space="preserve">The use of two “ground truth” datasets is a big weakness of this paper. We need to discuss this and come up with a strategy. </w:t>
      </w:r>
    </w:p>
  </w:comment>
  <w:comment w:id="714" w:author="dugalh" w:date="2017-04-25T18:02:00Z" w:initials="dh">
    <w:p w14:paraId="0E64C0CF" w14:textId="660B1854" w:rsidR="00C642A5" w:rsidRDefault="00C642A5">
      <w:pPr>
        <w:pStyle w:val="CommentText"/>
      </w:pPr>
      <w:r>
        <w:rPr>
          <w:rStyle w:val="CommentReference"/>
        </w:rPr>
        <w:annotationRef/>
      </w:r>
      <w:r>
        <w:t>Moved to discussion</w:t>
      </w:r>
    </w:p>
  </w:comment>
  <w:comment w:id="728" w:author="Adriaan Van Niekerk" w:date="2016-11-17T09:05:00Z" w:initials="avn">
    <w:p w14:paraId="6CC353FA" w14:textId="22F6DD99" w:rsidR="00C642A5" w:rsidRDefault="00C642A5">
      <w:pPr>
        <w:pStyle w:val="CommentText"/>
      </w:pPr>
      <w:r>
        <w:rPr>
          <w:rStyle w:val="CommentReference"/>
        </w:rPr>
        <w:annotationRef/>
      </w:r>
      <w:r>
        <w:t>Methods</w:t>
      </w:r>
    </w:p>
  </w:comment>
  <w:comment w:id="752" w:author="Adriaan Van Niekerk" w:date="2016-11-17T09:09:00Z" w:initials="avn">
    <w:p w14:paraId="077A8668" w14:textId="37008D0F" w:rsidR="00C642A5" w:rsidRDefault="00C642A5">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753" w:author="Adriaan Van Niekerk" w:date="2017-03-05T12:10:00Z" w:initials="avn">
    <w:p w14:paraId="59E591A7" w14:textId="5AD032A5" w:rsidR="00C642A5" w:rsidRDefault="00C642A5">
      <w:pPr>
        <w:pStyle w:val="CommentText"/>
      </w:pPr>
      <w:r>
        <w:rPr>
          <w:rStyle w:val="CommentReference"/>
        </w:rPr>
        <w:annotationRef/>
      </w:r>
      <w:r>
        <w:t xml:space="preserve">Then take it out please. It is really confusing things. </w:t>
      </w:r>
    </w:p>
  </w:comment>
  <w:comment w:id="754" w:author="Adriaan Van Niekerk" w:date="2017-03-05T12:40:00Z" w:initials="avn">
    <w:p w14:paraId="7A87DE25" w14:textId="55F695B6" w:rsidR="00C642A5" w:rsidRDefault="00C642A5">
      <w:pPr>
        <w:pStyle w:val="CommentText"/>
      </w:pPr>
      <w:r>
        <w:rPr>
          <w:rStyle w:val="CommentReference"/>
        </w:rPr>
        <w:annotationRef/>
      </w:r>
      <w:r>
        <w:t>Delete</w:t>
      </w:r>
    </w:p>
  </w:comment>
  <w:comment w:id="771" w:author="Adriaan Van Niekerk" w:date="2016-11-17T09:11:00Z" w:initials="avn">
    <w:p w14:paraId="0C51351C" w14:textId="62F5B246" w:rsidR="00C642A5" w:rsidRDefault="00C642A5">
      <w:pPr>
        <w:pStyle w:val="CommentText"/>
      </w:pPr>
      <w:r>
        <w:rPr>
          <w:rStyle w:val="CommentReference"/>
        </w:rPr>
        <w:annotationRef/>
      </w:r>
      <w:r>
        <w:t xml:space="preserve">What about temporal differences between the imagery and ground truth? </w:t>
      </w:r>
    </w:p>
  </w:comment>
  <w:comment w:id="777" w:author="Adriaan Van Niekerk" w:date="2016-11-17T09:13:00Z" w:initials="avn">
    <w:p w14:paraId="06C50B2A" w14:textId="4EA0C020" w:rsidR="00C642A5" w:rsidRDefault="00C642A5">
      <w:pPr>
        <w:pStyle w:val="CommentText"/>
      </w:pPr>
      <w:r>
        <w:rPr>
          <w:rStyle w:val="CommentReference"/>
        </w:rPr>
        <w:annotationRef/>
      </w:r>
      <w:r>
        <w:t xml:space="preserve">Ah. Then it makes no sense to include recovering areas in this paper. </w:t>
      </w:r>
    </w:p>
  </w:comment>
  <w:comment w:id="774" w:author="Adriaan Van Niekerk" w:date="2017-03-05T13:47:00Z" w:initials="avn">
    <w:p w14:paraId="272B5561" w14:textId="7F19C459" w:rsidR="00C642A5" w:rsidRDefault="00C642A5">
      <w:pPr>
        <w:pStyle w:val="CommentText"/>
      </w:pPr>
      <w:r>
        <w:rPr>
          <w:rStyle w:val="CommentReference"/>
        </w:rPr>
        <w:annotationRef/>
      </w:r>
      <w:r>
        <w:t>Discussion. Shorten.</w:t>
      </w:r>
    </w:p>
  </w:comment>
  <w:comment w:id="775" w:author="dugalh" w:date="2017-04-25T18:02:00Z" w:initials="dh">
    <w:p w14:paraId="52B13B3C" w14:textId="7DEDA7C4" w:rsidR="00C642A5" w:rsidRDefault="00C642A5">
      <w:pPr>
        <w:pStyle w:val="CommentText"/>
      </w:pPr>
      <w:r>
        <w:rPr>
          <w:rStyle w:val="CommentReference"/>
        </w:rPr>
        <w:annotationRef/>
      </w:r>
      <w:r>
        <w:t>Have moved</w:t>
      </w:r>
    </w:p>
  </w:comment>
  <w:comment w:id="779" w:author="Adriaan Van Niekerk" w:date="2017-03-05T13:48:00Z" w:initials="avn">
    <w:p w14:paraId="1A8E89DD" w14:textId="5F7F4B17" w:rsidR="00C642A5" w:rsidRDefault="00C642A5">
      <w:pPr>
        <w:pStyle w:val="CommentText"/>
      </w:pPr>
      <w:r>
        <w:rPr>
          <w:rStyle w:val="CommentReference"/>
        </w:rPr>
        <w:annotationRef/>
      </w:r>
      <w:r>
        <w:t xml:space="preserve">Is this really necessary? Also, it was not explained in the methods section. Consider omitting. </w:t>
      </w:r>
    </w:p>
  </w:comment>
  <w:comment w:id="780" w:author="dugalh" w:date="2017-04-16T17:32:00Z" w:initials="dh">
    <w:p w14:paraId="55018ABC" w14:textId="67FA2C9E" w:rsidR="00C642A5" w:rsidRDefault="00C642A5">
      <w:pPr>
        <w:pStyle w:val="CommentText"/>
      </w:pPr>
      <w:r>
        <w:rPr>
          <w:rStyle w:val="CommentReference"/>
        </w:rPr>
        <w:annotationRef/>
      </w:r>
      <w:r>
        <w:t>Omitted</w:t>
      </w:r>
    </w:p>
  </w:comment>
  <w:comment w:id="910" w:author="Adriaan Van Niekerk" w:date="2017-03-05T13:50:00Z" w:initials="avn">
    <w:p w14:paraId="31709F20" w14:textId="22E0F0F1" w:rsidR="00C642A5" w:rsidRDefault="00C642A5">
      <w:pPr>
        <w:pStyle w:val="CommentText"/>
      </w:pPr>
      <w:r>
        <w:rPr>
          <w:rStyle w:val="CommentReference"/>
        </w:rPr>
        <w:annotationRef/>
      </w:r>
      <w:r>
        <w:t>Study sites</w:t>
      </w:r>
    </w:p>
  </w:comment>
  <w:comment w:id="911" w:author="dugalh" w:date="2017-04-16T15:45:00Z" w:initials="dh">
    <w:p w14:paraId="48CF3D93" w14:textId="485C9C6A" w:rsidR="00C642A5" w:rsidRDefault="00C642A5">
      <w:pPr>
        <w:pStyle w:val="CommentText"/>
      </w:pPr>
      <w:r>
        <w:rPr>
          <w:rStyle w:val="CommentReference"/>
        </w:rPr>
        <w:annotationRef/>
      </w:r>
      <w:r>
        <w:t xml:space="preserve">Does this belong in results or discussion?  </w:t>
      </w:r>
    </w:p>
  </w:comment>
  <w:comment w:id="921" w:author="dugalh" w:date="2017-04-25T18:17:00Z" w:initials="dh">
    <w:p w14:paraId="016E7828" w14:textId="16D59F8E" w:rsidR="00C642A5" w:rsidRDefault="00C642A5">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936" w:author="Adriaan Van Niekerk" w:date="2017-03-05T11:46:00Z" w:initials="avn">
    <w:p w14:paraId="2ED0DB83" w14:textId="77777777" w:rsidR="00C642A5" w:rsidRDefault="00C642A5" w:rsidP="00832542">
      <w:pPr>
        <w:pStyle w:val="CommentText"/>
      </w:pPr>
      <w:r>
        <w:rPr>
          <w:rStyle w:val="CommentReference"/>
        </w:rPr>
        <w:annotationRef/>
      </w:r>
    </w:p>
  </w:comment>
  <w:comment w:id="942" w:author="Adriaan Van Niekerk" w:date="2016-11-17T08:50:00Z" w:initials="avn">
    <w:p w14:paraId="1D81F527" w14:textId="77777777" w:rsidR="00C642A5" w:rsidRDefault="00C642A5" w:rsidP="00832542">
      <w:pPr>
        <w:pStyle w:val="CommentText"/>
      </w:pPr>
      <w:r>
        <w:rPr>
          <w:rStyle w:val="CommentReference"/>
        </w:rPr>
        <w:annotationRef/>
      </w:r>
      <w:r>
        <w:t>Must be explained in intro.</w:t>
      </w:r>
    </w:p>
  </w:comment>
  <w:comment w:id="943" w:author="dugalh" w:date="2017-04-25T18:10:00Z" w:initials="dh">
    <w:p w14:paraId="237E3E69" w14:textId="6C807DB1" w:rsidR="00C642A5" w:rsidRDefault="00C642A5">
      <w:pPr>
        <w:pStyle w:val="CommentText"/>
      </w:pPr>
      <w:r>
        <w:rPr>
          <w:rStyle w:val="CommentReference"/>
        </w:rPr>
        <w:annotationRef/>
      </w:r>
      <w:r>
        <w:t>To do</w:t>
      </w:r>
    </w:p>
  </w:comment>
  <w:comment w:id="946" w:author="dugalh" w:date="2017-04-25T18:17:00Z" w:initials="dh">
    <w:p w14:paraId="2E699991" w14:textId="5DA02117" w:rsidR="00C642A5" w:rsidRDefault="00C642A5">
      <w:pPr>
        <w:pStyle w:val="CommentText"/>
      </w:pPr>
      <w:r>
        <w:rPr>
          <w:rStyle w:val="CommentReference"/>
        </w:rPr>
        <w:annotationRef/>
      </w:r>
      <w:r>
        <w:t>Edited.  This is new – please check</w:t>
      </w:r>
    </w:p>
  </w:comment>
  <w:comment w:id="940" w:author="Adriaan Van Niekerk" w:date="2017-03-05T11:51:00Z" w:initials="avn">
    <w:p w14:paraId="1DA6945D" w14:textId="77777777" w:rsidR="00C642A5" w:rsidRDefault="00C642A5"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941" w:author="dugalh" w:date="2017-04-25T18:11:00Z" w:initials="dh">
    <w:p w14:paraId="45493CE2" w14:textId="775A52F2" w:rsidR="00C642A5" w:rsidRDefault="00C642A5">
      <w:pPr>
        <w:pStyle w:val="CommentText"/>
      </w:pPr>
      <w:r>
        <w:rPr>
          <w:rStyle w:val="CommentReference"/>
        </w:rPr>
        <w:annotationRef/>
      </w:r>
      <w:r>
        <w:t>I have removed references to OBIA below – see deleted section</w:t>
      </w:r>
    </w:p>
  </w:comment>
  <w:comment w:id="963" w:author="Adriaan Van Niekerk" w:date="2017-03-05T11:54:00Z" w:initials="avn">
    <w:p w14:paraId="1A967A4C" w14:textId="77777777" w:rsidR="00C642A5" w:rsidRDefault="00C642A5" w:rsidP="00832542">
      <w:pPr>
        <w:pStyle w:val="CommentText"/>
      </w:pPr>
      <w:r>
        <w:rPr>
          <w:rStyle w:val="CommentReference"/>
        </w:rPr>
        <w:annotationRef/>
      </w:r>
      <w:r>
        <w:t>Discussion.</w:t>
      </w:r>
    </w:p>
  </w:comment>
  <w:comment w:id="978" w:author="Adriaan Van Niekerk" w:date="2016-11-17T08:57:00Z" w:initials="avn">
    <w:p w14:paraId="3E11B4F6" w14:textId="77777777" w:rsidR="00C642A5" w:rsidRDefault="00C642A5"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979" w:author="dugalh" w:date="2017-04-16T15:01:00Z" w:initials="dh">
    <w:p w14:paraId="48581D4E" w14:textId="3C623448" w:rsidR="00C642A5" w:rsidRDefault="00C642A5"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976" w:author="dugalh" w:date="2017-04-16T15:12:00Z" w:initials="dh">
    <w:p w14:paraId="49BF2BAB" w14:textId="6B9F6079" w:rsidR="00C642A5" w:rsidRDefault="00C642A5">
      <w:pPr>
        <w:pStyle w:val="CommentText"/>
      </w:pPr>
      <w:r>
        <w:rPr>
          <w:rStyle w:val="CommentReference"/>
        </w:rPr>
        <w:annotationRef/>
      </w:r>
      <w:r>
        <w:t>Repeat of info in Results for context – OK?</w:t>
      </w:r>
    </w:p>
  </w:comment>
  <w:comment w:id="986" w:author="Adriaan Van Niekerk" w:date="2016-11-17T08:58:00Z" w:initials="avn">
    <w:p w14:paraId="28884F11" w14:textId="77777777" w:rsidR="00C642A5" w:rsidRDefault="00C642A5"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987" w:author="dugalh" w:date="2017-04-16T16:47:00Z" w:initials="dh">
    <w:p w14:paraId="12BB444E" w14:textId="69E31EBC" w:rsidR="00C642A5" w:rsidRDefault="00C642A5">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642A5" w:rsidRDefault="00C642A5">
      <w:pPr>
        <w:pStyle w:val="CommentText"/>
      </w:pPr>
    </w:p>
    <w:p w14:paraId="721D5217" w14:textId="39C23883" w:rsidR="00C642A5" w:rsidRDefault="00C642A5">
      <w:pPr>
        <w:pStyle w:val="CommentText"/>
      </w:pPr>
      <w:r>
        <w:t xml:space="preserve">The texture features are mostly not relevant and are not actually well correlated with each other as represented by the </w:t>
      </w:r>
      <w:proofErr w:type="spellStart"/>
      <w:r>
        <w:t>dendrogram</w:t>
      </w:r>
      <w:proofErr w:type="spellEnd"/>
      <w:r>
        <w:t xml:space="preserve"> – so I can’t use that as a motivation.</w:t>
      </w:r>
    </w:p>
  </w:comment>
  <w:comment w:id="988" w:author="dugalh" w:date="2017-04-25T18:23:00Z" w:initials="dh">
    <w:p w14:paraId="5C45053B" w14:textId="3BAECFAF" w:rsidR="00C642A5" w:rsidRDefault="00C642A5">
      <w:pPr>
        <w:pStyle w:val="CommentText"/>
      </w:pPr>
      <w:r>
        <w:rPr>
          <w:rStyle w:val="CommentReference"/>
        </w:rPr>
        <w:annotationRef/>
      </w:r>
      <w:r>
        <w:rPr>
          <w:rStyle w:val="CommentReference"/>
        </w:rPr>
        <w:t xml:space="preserve">I would like to discuss the computation time issue with you further.  </w:t>
      </w:r>
    </w:p>
  </w:comment>
  <w:comment w:id="1003" w:author="Adriaan Van Niekerk" w:date="2017-03-05T12:43:00Z" w:initials="avn">
    <w:p w14:paraId="7BA53558" w14:textId="77777777" w:rsidR="00C642A5" w:rsidRDefault="00C642A5"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10" w:author="Adriaan Van Niekerk" w:date="2016-11-17T09:08:00Z" w:initials="avn">
    <w:p w14:paraId="0BFC7DC3" w14:textId="77777777" w:rsidR="00C642A5" w:rsidRDefault="00C642A5" w:rsidP="007022E8">
      <w:pPr>
        <w:pStyle w:val="CommentText"/>
      </w:pPr>
      <w:r>
        <w:rPr>
          <w:rStyle w:val="CommentReference"/>
        </w:rPr>
        <w:annotationRef/>
      </w:r>
      <w:r>
        <w:t>Is it? What informed your expectations? It does not look high to me?</w:t>
      </w:r>
    </w:p>
  </w:comment>
  <w:comment w:id="1011" w:author="dugalh" w:date="2017-04-16T16:58:00Z" w:initials="dh">
    <w:p w14:paraId="2024F2D9" w14:textId="2B1B2024" w:rsidR="00C642A5" w:rsidRDefault="00C642A5">
      <w:pPr>
        <w:pStyle w:val="CommentText"/>
      </w:pPr>
      <w:r>
        <w:rPr>
          <w:rStyle w:val="CommentReference"/>
        </w:rPr>
        <w:annotationRef/>
      </w:r>
      <w:r>
        <w:t>The per-pixel performance is 1-3% error.  The canopy cover performance is 6% error.</w:t>
      </w:r>
    </w:p>
    <w:p w14:paraId="74914240" w14:textId="44854440" w:rsidR="00C642A5" w:rsidRDefault="00C642A5">
      <w:pPr>
        <w:pStyle w:val="CommentText"/>
      </w:pPr>
      <w:r>
        <w:t xml:space="preserve">  </w:t>
      </w:r>
    </w:p>
    <w:p w14:paraId="23902DAF" w14:textId="456DBDC7" w:rsidR="00C642A5" w:rsidRDefault="00C642A5">
      <w:pPr>
        <w:pStyle w:val="CommentText"/>
      </w:pPr>
      <w:r>
        <w:t xml:space="preserve">What informed my expectations?  1) As the canopy cover performance involves cancellation of errors, I would expect it to be more accurate than per-pixel performance.  </w:t>
      </w:r>
      <w:proofErr w:type="gramStart"/>
      <w:r>
        <w:t xml:space="preserve">2) As canopy cover error is an error in % canopy cover, it should pretty much always be &lt;= per-pixel error </w:t>
      </w:r>
      <w:proofErr w:type="spellStart"/>
      <w:r>
        <w:t>eg</w:t>
      </w:r>
      <w:proofErr w:type="spellEnd"/>
      <w:r>
        <w:t xml:space="preserve"> if the actual canopy cover is 10%, the estimated canopy cover is 5%, then the canopy cover error is 5% but the per-pixel error to create this situation would have been of the order of 5/10 = 50% i.e. much bigger than the canopy cover error.</w:t>
      </w:r>
      <w:proofErr w:type="gramEnd"/>
    </w:p>
    <w:p w14:paraId="6D31AE39" w14:textId="77777777" w:rsidR="00C642A5" w:rsidRDefault="00C642A5">
      <w:pPr>
        <w:pStyle w:val="CommentText"/>
      </w:pPr>
    </w:p>
  </w:comment>
  <w:comment w:id="1012" w:author="dugalh" w:date="2017-04-25T18:31:00Z" w:initials="dh">
    <w:p w14:paraId="755FAA4E" w14:textId="3753F702" w:rsidR="00C642A5" w:rsidRDefault="00C642A5">
      <w:pPr>
        <w:pStyle w:val="CommentText"/>
      </w:pPr>
      <w:r>
        <w:rPr>
          <w:rStyle w:val="CommentReference"/>
        </w:rPr>
        <w:annotationRef/>
      </w:r>
      <w:r>
        <w:t xml:space="preserve">The above is clumsy to explain with probably little benefit, so I have omitted. </w:t>
      </w:r>
    </w:p>
  </w:comment>
  <w:comment w:id="1018" w:author="dugalh" w:date="2017-04-25T18:35:00Z" w:initials="dh">
    <w:p w14:paraId="7679A4ED" w14:textId="6B049077" w:rsidR="00C642A5" w:rsidRDefault="00C642A5">
      <w:pPr>
        <w:pStyle w:val="CommentText"/>
      </w:pPr>
      <w:r>
        <w:rPr>
          <w:rStyle w:val="CommentReference"/>
        </w:rPr>
        <w:annotationRef/>
      </w:r>
      <w:r>
        <w:t>Edited – please check</w:t>
      </w:r>
    </w:p>
  </w:comment>
  <w:comment w:id="1007" w:author="Adriaan Van Niekerk" w:date="2017-03-05T12:06:00Z" w:initials="avn">
    <w:p w14:paraId="70716100" w14:textId="77777777" w:rsidR="00C642A5" w:rsidRDefault="00C642A5"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08" w:author="dugalh" w:date="2017-04-16T17:00:00Z" w:initials="dh">
    <w:p w14:paraId="441181FF" w14:textId="11909FCE" w:rsidR="00C642A5" w:rsidRDefault="00C642A5">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14" w:author="dugalh" w:date="2017-04-25T18:32:00Z" w:initials="dh">
    <w:p w14:paraId="2B37C89E" w14:textId="4B2E47F5" w:rsidR="00C642A5" w:rsidRDefault="00C642A5">
      <w:pPr>
        <w:pStyle w:val="CommentText"/>
      </w:pPr>
      <w:r>
        <w:t xml:space="preserve">Consider omitting this whole section?  </w:t>
      </w:r>
      <w:r w:rsidR="00603A2C">
        <w:t xml:space="preserve">It does not add much value.  </w:t>
      </w:r>
      <w:r>
        <w:t>A reviewer may want to know why the per-pixel and canopy cover performance are so different though…</w:t>
      </w:r>
    </w:p>
  </w:comment>
  <w:comment w:id="1031" w:author="Adriaan Van Niekerk" w:date="2016-11-17T09:09:00Z" w:initials="avn">
    <w:p w14:paraId="5544F755" w14:textId="77777777" w:rsidR="00C642A5" w:rsidRDefault="00C642A5"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032" w:author="dugalh" w:date="2017-04-25T18:37:00Z" w:initials="dh">
    <w:p w14:paraId="3F0BE843" w14:textId="64B12E60" w:rsidR="00C642A5" w:rsidRDefault="00C642A5">
      <w:pPr>
        <w:pStyle w:val="CommentText"/>
      </w:pPr>
      <w:r>
        <w:rPr>
          <w:rStyle w:val="CommentReference"/>
        </w:rPr>
        <w:annotationRef/>
      </w:r>
      <w:r>
        <w:t xml:space="preserve">OK, but why?  IMO to process ~2000 images on any infrastructure requires consideration of computation speed.  Rather include the classifier speed as one of the performance measures in table </w:t>
      </w:r>
    </w:p>
  </w:comment>
  <w:comment w:id="1030" w:author="dugalh" w:date="2017-04-25T18:40:00Z" w:initials="dh">
    <w:p w14:paraId="7C4D066B" w14:textId="5B277919" w:rsidR="00C642A5" w:rsidRDefault="00C642A5">
      <w:pPr>
        <w:pStyle w:val="CommentText"/>
      </w:pPr>
      <w:r>
        <w:rPr>
          <w:rStyle w:val="CommentReference"/>
        </w:rPr>
        <w:annotationRef/>
      </w:r>
      <w:r>
        <w:t>To do: address computation speed issues</w:t>
      </w:r>
    </w:p>
  </w:comment>
  <w:comment w:id="1035" w:author="Adriaan Van Niekerk" w:date="2017-03-05T12:10:00Z" w:initials="avn">
    <w:p w14:paraId="51D163B3" w14:textId="77777777" w:rsidR="00C642A5" w:rsidRDefault="00C642A5" w:rsidP="007022E8">
      <w:pPr>
        <w:pStyle w:val="CommentText"/>
      </w:pPr>
      <w:r>
        <w:rPr>
          <w:rStyle w:val="CommentReference"/>
        </w:rPr>
        <w:annotationRef/>
      </w:r>
      <w:r>
        <w:t xml:space="preserve">Then take it out please. It is really confusing things. </w:t>
      </w:r>
    </w:p>
  </w:comment>
  <w:comment w:id="1039" w:author="Adriaan Van Niekerk" w:date="2017-03-05T12:40:00Z" w:initials="avn">
    <w:p w14:paraId="68EAB27A" w14:textId="77777777" w:rsidR="00C642A5" w:rsidRDefault="00C642A5" w:rsidP="007022E8">
      <w:pPr>
        <w:pStyle w:val="CommentText"/>
      </w:pPr>
      <w:r>
        <w:rPr>
          <w:rStyle w:val="CommentReference"/>
        </w:rPr>
        <w:annotationRef/>
      </w:r>
      <w:r>
        <w:t>Delete</w:t>
      </w:r>
    </w:p>
  </w:comment>
  <w:comment w:id="1046" w:author="dugalh" w:date="2017-04-25T18:46:00Z" w:initials="dh">
    <w:p w14:paraId="0ED4592A" w14:textId="682BD4A7" w:rsidR="00C642A5" w:rsidRDefault="00C642A5">
      <w:pPr>
        <w:pStyle w:val="CommentText"/>
      </w:pPr>
      <w:r>
        <w:rPr>
          <w:rStyle w:val="CommentReference"/>
        </w:rPr>
        <w:annotationRef/>
      </w:r>
      <w:r>
        <w:t>Moved from results</w:t>
      </w:r>
    </w:p>
  </w:comment>
  <w:comment w:id="1052" w:author="Adriaan Van Niekerk" w:date="2016-11-17T09:13:00Z" w:initials="avn">
    <w:p w14:paraId="686DE188" w14:textId="77777777" w:rsidR="00C642A5" w:rsidRDefault="00C642A5" w:rsidP="007C1081">
      <w:pPr>
        <w:pStyle w:val="CommentText"/>
      </w:pPr>
      <w:r>
        <w:rPr>
          <w:rStyle w:val="CommentReference"/>
        </w:rPr>
        <w:annotationRef/>
      </w:r>
      <w:r>
        <w:t xml:space="preserve">Ah. Then it makes no sense to include recovering areas in this paper. </w:t>
      </w:r>
    </w:p>
  </w:comment>
  <w:comment w:id="1053" w:author="dugalh" w:date="2017-04-25T18:45:00Z" w:initials="dh">
    <w:p w14:paraId="1C56C901" w14:textId="2ED32A2E" w:rsidR="00C642A5" w:rsidRDefault="00C642A5">
      <w:pPr>
        <w:pStyle w:val="CommentText"/>
      </w:pPr>
      <w:r>
        <w:rPr>
          <w:rStyle w:val="CommentReference"/>
        </w:rPr>
        <w:annotationRef/>
      </w:r>
      <w:r>
        <w:t xml:space="preserve">These are hypotheses – I don’t know the actual cause or if the plants have really grown much.  Theoretically, the </w:t>
      </w:r>
      <w:proofErr w:type="spellStart"/>
      <w:r>
        <w:t>Spekboom</w:t>
      </w:r>
      <w:proofErr w:type="spellEnd"/>
      <w:r>
        <w:t xml:space="preserve"> is growing in any area that is not pristine, so this actually is not a unique property of the </w:t>
      </w:r>
      <w:proofErr w:type="spellStart"/>
      <w:r>
        <w:t>Rooiberg</w:t>
      </w:r>
      <w:proofErr w:type="spellEnd"/>
      <w:r>
        <w:t xml:space="preserve"> site.  I have deleted to avoid possible difficult questions</w:t>
      </w:r>
    </w:p>
  </w:comment>
  <w:comment w:id="1058" w:author="dugalh" w:date="2017-04-25T18:49:00Z" w:initials="dh">
    <w:p w14:paraId="21362703" w14:textId="52742263" w:rsidR="00C642A5" w:rsidRDefault="00C642A5">
      <w:pPr>
        <w:pStyle w:val="CommentText"/>
      </w:pPr>
      <w:r>
        <w:rPr>
          <w:rStyle w:val="CommentReference"/>
        </w:rPr>
        <w:annotationRef/>
      </w:r>
      <w:r>
        <w:t>Edited – please check</w:t>
      </w:r>
    </w:p>
  </w:comment>
  <w:comment w:id="1059" w:author="dugalh" w:date="2017-04-25T18:59:00Z" w:initials="dh">
    <w:p w14:paraId="6B5E5764" w14:textId="708D7E1B" w:rsidR="00C642A5" w:rsidRDefault="00C642A5">
      <w:pPr>
        <w:pStyle w:val="CommentText"/>
      </w:pPr>
      <w:r>
        <w:rPr>
          <w:rStyle w:val="CommentReference"/>
        </w:rPr>
        <w:annotationRef/>
      </w:r>
      <w:r>
        <w:t>To do – accept moved insertions then just leave marked deletions and edits as such</w:t>
      </w:r>
    </w:p>
  </w:comment>
  <w:comment w:id="1048" w:author="Adriaan Van Niekerk" w:date="2017-03-05T13:47:00Z" w:initials="avn">
    <w:p w14:paraId="5A7217B7" w14:textId="77777777" w:rsidR="00C642A5" w:rsidRDefault="00C642A5" w:rsidP="007C1081">
      <w:pPr>
        <w:pStyle w:val="CommentText"/>
      </w:pPr>
      <w:r>
        <w:rPr>
          <w:rStyle w:val="CommentReference"/>
        </w:rPr>
        <w:annotationRef/>
      </w:r>
      <w:r>
        <w:t>Discussion. Shorten.</w:t>
      </w:r>
    </w:p>
  </w:comment>
  <w:comment w:id="1070" w:author="dugalh" w:date="2017-04-25T20:41:00Z" w:initials="dh">
    <w:p w14:paraId="464F87A4" w14:textId="3451FD26" w:rsidR="00C642A5" w:rsidRDefault="00C642A5">
      <w:pPr>
        <w:pStyle w:val="CommentText"/>
      </w:pPr>
      <w:r>
        <w:rPr>
          <w:rStyle w:val="CommentReference"/>
        </w:rPr>
        <w:annotationRef/>
      </w:r>
      <w:r>
        <w:t>The quantity canopy cover ground truth could be seen as a weakness of this paper – rather omit?</w:t>
      </w:r>
    </w:p>
  </w:comment>
  <w:comment w:id="1067" w:author="Adriaan Van Niekerk" w:date="2017-03-05T14:05:00Z" w:initials="avn">
    <w:p w14:paraId="291AF4DA" w14:textId="77777777" w:rsidR="00C642A5" w:rsidRDefault="00C642A5" w:rsidP="002C7CA1">
      <w:pPr>
        <w:pStyle w:val="CommentText"/>
      </w:pPr>
      <w:r>
        <w:rPr>
          <w:rStyle w:val="CommentReference"/>
        </w:rPr>
        <w:annotationRef/>
      </w:r>
      <w:r>
        <w:t>Discussion. Shorten.</w:t>
      </w:r>
    </w:p>
  </w:comment>
  <w:comment w:id="1068" w:author="dugalh" w:date="2017-04-25T20:40:00Z" w:initials="dh">
    <w:p w14:paraId="1AA7A51D" w14:textId="018F24AC" w:rsidR="00C642A5" w:rsidRDefault="00C642A5">
      <w:pPr>
        <w:pStyle w:val="CommentText"/>
      </w:pPr>
      <w:r>
        <w:rPr>
          <w:rStyle w:val="CommentReference"/>
        </w:rPr>
        <w:annotationRef/>
      </w:r>
      <w:r>
        <w:t>Doesn’t a discussion of future work and possibilities for improvement belong in the conclusion?</w:t>
      </w:r>
    </w:p>
  </w:comment>
  <w:comment w:id="1073" w:author="dugalh" w:date="2017-04-25T20:43:00Z" w:initials="dh">
    <w:p w14:paraId="53601566" w14:textId="775DAA2B" w:rsidR="00C642A5" w:rsidRDefault="00C642A5">
      <w:pPr>
        <w:pStyle w:val="CommentText"/>
      </w:pPr>
      <w:r>
        <w:rPr>
          <w:rStyle w:val="CommentReference"/>
        </w:rPr>
        <w:annotationRef/>
      </w:r>
      <w:r>
        <w:t xml:space="preserve">We have justified per-pixel approach and it worked so </w:t>
      </w:r>
      <w:proofErr w:type="spellStart"/>
      <w:r>
        <w:t>lets</w:t>
      </w:r>
      <w:proofErr w:type="spellEnd"/>
      <w:r>
        <w:t xml:space="preserve"> leave it at that.</w:t>
      </w:r>
    </w:p>
  </w:comment>
  <w:comment w:id="1104" w:author="Adriaan Van Niekerk" w:date="2017-03-05T13:59:00Z" w:initials="avn">
    <w:p w14:paraId="352529E9" w14:textId="4B9170D8" w:rsidR="00C642A5" w:rsidRDefault="00C642A5">
      <w:pPr>
        <w:pStyle w:val="CommentText"/>
      </w:pPr>
      <w:r>
        <w:rPr>
          <w:rStyle w:val="CommentReference"/>
        </w:rPr>
        <w:annotationRef/>
      </w:r>
      <w:r>
        <w:t>This was never proven. I suggest you run the classification using the full feature set?</w:t>
      </w:r>
    </w:p>
  </w:comment>
  <w:comment w:id="1105" w:author="dugalh" w:date="2017-04-25T20:04:00Z" w:initials="dh">
    <w:p w14:paraId="7EAF7C92" w14:textId="2B741831" w:rsidR="00C642A5" w:rsidRDefault="00C642A5">
      <w:pPr>
        <w:pStyle w:val="CommentText"/>
      </w:pPr>
      <w:r>
        <w:rPr>
          <w:rStyle w:val="CommentReference"/>
        </w:rPr>
        <w:annotationRef/>
      </w:r>
      <w:r>
        <w:t>To do</w:t>
      </w:r>
    </w:p>
  </w:comment>
  <w:comment w:id="1106" w:author="dugalh" w:date="2017-04-25T20:19:00Z" w:initials="dh">
    <w:p w14:paraId="2DA3BFA3" w14:textId="6B7B5D5D" w:rsidR="00C642A5" w:rsidRDefault="00C642A5">
      <w:pPr>
        <w:pStyle w:val="CommentText"/>
      </w:pPr>
      <w:r>
        <w:rPr>
          <w:rStyle w:val="CommentReference"/>
        </w:rPr>
        <w:annotationRef/>
      </w:r>
      <w:r>
        <w:t>I think the performance of the feature selection algorithm is not the issue here (it is covered in another paper) and this can be omitted?</w:t>
      </w:r>
    </w:p>
  </w:comment>
  <w:comment w:id="1109" w:author="Adriaan Van Niekerk" w:date="2017-03-05T14:00:00Z" w:initials="avn">
    <w:p w14:paraId="25A2F38D" w14:textId="18F07C3A" w:rsidR="00C642A5" w:rsidRDefault="00C642A5">
      <w:pPr>
        <w:pStyle w:val="CommentText"/>
      </w:pPr>
      <w:r>
        <w:rPr>
          <w:rStyle w:val="CommentReference"/>
        </w:rPr>
        <w:annotationRef/>
      </w:r>
      <w:r>
        <w:t xml:space="preserve">Simply say that the DT performed best and was used to produce a map. </w:t>
      </w:r>
    </w:p>
  </w:comment>
  <w:comment w:id="1110" w:author="dugalh" w:date="2017-04-25T20:22:00Z" w:initials="dh">
    <w:p w14:paraId="30A34ADF" w14:textId="6CA517A4" w:rsidR="00C642A5" w:rsidRDefault="00C642A5">
      <w:pPr>
        <w:pStyle w:val="CommentText"/>
      </w:pPr>
      <w:r>
        <w:rPr>
          <w:rStyle w:val="CommentReference"/>
        </w:rPr>
        <w:annotationRef/>
      </w:r>
      <w:r>
        <w:t>Ok</w:t>
      </w:r>
    </w:p>
  </w:comment>
  <w:comment w:id="1137" w:author="dugalh" w:date="2017-04-25T20:33:00Z" w:initials="dh">
    <w:p w14:paraId="0CA9CB41" w14:textId="084F327B" w:rsidR="00C642A5" w:rsidRDefault="00C642A5">
      <w:pPr>
        <w:pStyle w:val="CommentText"/>
      </w:pPr>
      <w:r>
        <w:rPr>
          <w:rStyle w:val="CommentReference"/>
        </w:rPr>
        <w:annotationRef/>
      </w:r>
      <w:r>
        <w:t xml:space="preserve">New wording OK?  </w:t>
      </w:r>
    </w:p>
    <w:p w14:paraId="67CB619E" w14:textId="6150409E" w:rsidR="00C642A5" w:rsidRDefault="00C642A5">
      <w:pPr>
        <w:pStyle w:val="CommentText"/>
      </w:pPr>
      <w:r>
        <w:t>List sources of variation</w:t>
      </w:r>
      <w:proofErr w:type="gramStart"/>
      <w:r>
        <w:t>?:</w:t>
      </w:r>
      <w:proofErr w:type="gramEnd"/>
      <w:r>
        <w:t xml:space="preserve"> radiometric, habitat and level of degradation</w:t>
      </w:r>
    </w:p>
  </w:comment>
  <w:comment w:id="1141" w:author="Adriaan Van Niekerk" w:date="2017-03-05T14:02:00Z" w:initials="avn">
    <w:p w14:paraId="3D2C4502" w14:textId="09655166" w:rsidR="00C642A5" w:rsidRDefault="00C642A5">
      <w:pPr>
        <w:pStyle w:val="CommentText"/>
      </w:pPr>
      <w:r>
        <w:rPr>
          <w:rStyle w:val="CommentReference"/>
        </w:rPr>
        <w:annotationRef/>
      </w:r>
      <w:r>
        <w:t>Remove. Relevance to the international community?</w:t>
      </w:r>
    </w:p>
  </w:comment>
  <w:comment w:id="1143" w:author="Adriaan Van Niekerk" w:date="2017-03-05T14:03:00Z" w:initials="avn">
    <w:p w14:paraId="0EF05A8C" w14:textId="1DEDD02B" w:rsidR="00C642A5" w:rsidRDefault="00C642A5">
      <w:pPr>
        <w:pStyle w:val="CommentText"/>
      </w:pPr>
      <w:r>
        <w:rPr>
          <w:rStyle w:val="CommentReference"/>
        </w:rPr>
        <w:annotationRef/>
      </w:r>
      <w:r>
        <w:t>This should be discussed in the discussion section. How do the results compare?</w:t>
      </w:r>
    </w:p>
  </w:comment>
  <w:comment w:id="1144" w:author="dugalh" w:date="2017-04-25T20:36:00Z" w:initials="dh">
    <w:p w14:paraId="0C03ACEE" w14:textId="20693524" w:rsidR="00C642A5" w:rsidRDefault="00C642A5">
      <w:pPr>
        <w:pStyle w:val="CommentText"/>
      </w:pPr>
      <w:r>
        <w:rPr>
          <w:rStyle w:val="CommentReference"/>
        </w:rPr>
        <w:annotationRef/>
      </w:r>
      <w:r>
        <w:t>To do</w:t>
      </w:r>
    </w:p>
  </w:comment>
  <w:comment w:id="1159" w:author="Adriaan Van Niekerk" w:date="2017-03-05T14:05:00Z" w:initials="avn">
    <w:p w14:paraId="044F09B4" w14:textId="6E9AC29B" w:rsidR="00C642A5" w:rsidRDefault="00C642A5">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558108F1" w15:done="0"/>
  <w15:commentEx w15:paraId="7928EC96" w15:done="0"/>
  <w15:commentEx w15:paraId="3F589D35" w15:done="0"/>
  <w15:commentEx w15:paraId="6F03BCFA" w15:paraIdParent="3F589D35" w15:done="0"/>
  <w15:commentEx w15:paraId="7100C55C" w15:done="0"/>
  <w15:commentEx w15:paraId="29E7FB23" w15:done="0"/>
  <w15:commentEx w15:paraId="5F2CB7B5" w15:done="0"/>
  <w15:commentEx w15:paraId="766F4959" w15:paraIdParent="5F2CB7B5" w15:done="0"/>
  <w15:commentEx w15:paraId="4AEA136F" w15:done="0"/>
  <w15:commentEx w15:paraId="56B4C03E" w15:done="0"/>
  <w15:commentEx w15:paraId="13B7C043" w15:done="0"/>
  <w15:commentEx w15:paraId="0101E9F9"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6B685E99" w15:paraIdParent="24B05151" w15:done="0"/>
  <w15:commentEx w15:paraId="7765C520" w15:done="0"/>
  <w15:commentEx w15:paraId="41172C3B"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469172DB" w15:done="0"/>
  <w15:commentEx w15:paraId="67B6BB4C" w15:paraIdParent="469172DB" w15:done="0"/>
  <w15:commentEx w15:paraId="254C11CC" w15:done="0"/>
  <w15:commentEx w15:paraId="616FF132" w15:done="0"/>
  <w15:commentEx w15:paraId="49C0C54F" w15:done="0"/>
  <w15:commentEx w15:paraId="3F954A3B"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17074C8B"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7C4D066B"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B5809" w14:textId="77777777" w:rsidR="004F3C02" w:rsidRDefault="004F3C02" w:rsidP="007C5F60">
      <w:r>
        <w:separator/>
      </w:r>
    </w:p>
  </w:endnote>
  <w:endnote w:type="continuationSeparator" w:id="0">
    <w:p w14:paraId="6DBA9547" w14:textId="77777777" w:rsidR="004F3C02" w:rsidRDefault="004F3C0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642A5" w:rsidRDefault="00C642A5"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642A5" w:rsidRDefault="00C642A5"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C642A5" w:rsidRPr="00921F50" w:rsidRDefault="00C642A5"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C642A5" w:rsidRDefault="00C642A5"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72B73" w14:textId="77777777" w:rsidR="004F3C02" w:rsidRDefault="004F3C02" w:rsidP="007C5F60">
      <w:r>
        <w:separator/>
      </w:r>
    </w:p>
  </w:footnote>
  <w:footnote w:type="continuationSeparator" w:id="0">
    <w:p w14:paraId="1066F6D8" w14:textId="77777777" w:rsidR="004F3C02" w:rsidRDefault="004F3C02"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3C02"/>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AB9"/>
    <w:rsid w:val="006109B6"/>
    <w:rsid w:val="00610FC7"/>
    <w:rsid w:val="006121A8"/>
    <w:rsid w:val="006134ED"/>
    <w:rsid w:val="00621550"/>
    <w:rsid w:val="00622D24"/>
    <w:rsid w:val="00624483"/>
    <w:rsid w:val="00627803"/>
    <w:rsid w:val="0063303E"/>
    <w:rsid w:val="006330AB"/>
    <w:rsid w:val="00633179"/>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163E"/>
    <w:rsid w:val="00762C6F"/>
    <w:rsid w:val="0076331B"/>
    <w:rsid w:val="00770137"/>
    <w:rsid w:val="00773A3C"/>
    <w:rsid w:val="0077521C"/>
    <w:rsid w:val="007820B5"/>
    <w:rsid w:val="00783736"/>
    <w:rsid w:val="00784EA7"/>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D00CC"/>
    <w:rsid w:val="009D2B83"/>
    <w:rsid w:val="009D2F92"/>
    <w:rsid w:val="009D3EF2"/>
    <w:rsid w:val="009D574B"/>
    <w:rsid w:val="009E44A8"/>
    <w:rsid w:val="009E54C6"/>
    <w:rsid w:val="009E58C2"/>
    <w:rsid w:val="009E78F6"/>
    <w:rsid w:val="009F02C8"/>
    <w:rsid w:val="009F0EA0"/>
    <w:rsid w:val="009F2369"/>
    <w:rsid w:val="009F267E"/>
    <w:rsid w:val="009F29BD"/>
    <w:rsid w:val="009F3E28"/>
    <w:rsid w:val="009F57AF"/>
    <w:rsid w:val="009F5E97"/>
    <w:rsid w:val="00A02577"/>
    <w:rsid w:val="00A075B6"/>
    <w:rsid w:val="00A07E23"/>
    <w:rsid w:val="00A10441"/>
    <w:rsid w:val="00A10660"/>
    <w:rsid w:val="00A11FAC"/>
    <w:rsid w:val="00A139B1"/>
    <w:rsid w:val="00A14171"/>
    <w:rsid w:val="00A15177"/>
    <w:rsid w:val="00A16A9C"/>
    <w:rsid w:val="00A22B86"/>
    <w:rsid w:val="00A24F89"/>
    <w:rsid w:val="00A26C41"/>
    <w:rsid w:val="00A27834"/>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6268"/>
    <w:rsid w:val="00BA67C5"/>
    <w:rsid w:val="00BA6DBC"/>
    <w:rsid w:val="00BB13B0"/>
    <w:rsid w:val="00BB1598"/>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22C18"/>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82DB4"/>
    <w:rsid w:val="00C84DC8"/>
    <w:rsid w:val="00C858FE"/>
    <w:rsid w:val="00C86B7C"/>
    <w:rsid w:val="00C91C94"/>
    <w:rsid w:val="00C92482"/>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7597"/>
    <w:rsid w:val="00DF7C7A"/>
    <w:rsid w:val="00E003CB"/>
    <w:rsid w:val="00E006C1"/>
    <w:rsid w:val="00E01789"/>
    <w:rsid w:val="00E11F1D"/>
    <w:rsid w:val="00E139A6"/>
    <w:rsid w:val="00E152A6"/>
    <w:rsid w:val="00E16391"/>
    <w:rsid w:val="00E21737"/>
    <w:rsid w:val="00E250F1"/>
    <w:rsid w:val="00E25AB7"/>
    <w:rsid w:val="00E32932"/>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27F78-AD4A-4AE1-8ADF-E1EDAAAC6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39</TotalTime>
  <Pages>40</Pages>
  <Words>67353</Words>
  <Characters>383915</Characters>
  <Application>Microsoft Office Word</Application>
  <DocSecurity>0</DocSecurity>
  <Lines>3199</Lines>
  <Paragraphs>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3</cp:revision>
  <dcterms:created xsi:type="dcterms:W3CDTF">2016-10-27T08:15:00Z</dcterms:created>
  <dcterms:modified xsi:type="dcterms:W3CDTF">2017-09-1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sprs-journal-of-photogrammetry-and-remote-sensing</vt:lpwstr>
  </property>
</Properties>
</file>